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EFED1C" w14:textId="77777777" w:rsidR="00E97402" w:rsidRDefault="00E97402">
      <w:pPr>
        <w:pStyle w:val="Text"/>
        <w:ind w:firstLine="0"/>
        <w:rPr>
          <w:sz w:val="18"/>
          <w:szCs w:val="18"/>
        </w:rPr>
      </w:pPr>
      <w:r w:rsidRPr="004A395E">
        <w:rPr>
          <w:rStyle w:val="FootnoteReference"/>
        </w:rPr>
        <w:footnoteReference w:customMarkFollows="1" w:id="1"/>
        <w:sym w:font="Symbol" w:char="F020"/>
      </w:r>
    </w:p>
    <w:p w14:paraId="5A6818A5" w14:textId="691F098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5326DD08"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w:t>
      </w:r>
      <w:proofErr w:type="gramStart"/>
      <w:r w:rsidR="003D05E3">
        <w:t>discuss</w:t>
      </w:r>
      <w:proofErr w:type="gramEnd"/>
      <w:r w:rsidR="003D05E3">
        <w:t xml:space="preserve">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xml:space="preserv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CC</w:t>
      </w:r>
      <w:r w:rsidR="000453F5">
        <w:t xml:space="preserve"> BY</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p w14:paraId="157842EC" w14:textId="0878392F" w:rsidR="00584D0C" w:rsidRPr="00584D0C" w:rsidRDefault="00584D0C" w:rsidP="00584D0C">
      <w:r w:rsidRPr="00584D0C">
        <w:rPr>
          <w:noProof/>
        </w:rPr>
        <w:drawing>
          <wp:inline distT="0" distB="0" distL="0" distR="0" wp14:anchorId="073673B4" wp14:editId="56240105">
            <wp:extent cx="3032207" cy="2104892"/>
            <wp:effectExtent l="0" t="0" r="0" b="0"/>
            <wp:docPr id="6320429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042971" name=""/>
                    <pic:cNvPicPr/>
                  </pic:nvPicPr>
                  <pic:blipFill rotWithShape="1">
                    <a:blip r:embed="rId8">
                      <a:extLst>
                        <a:ext uri="{96DAC541-7B7A-43D3-8B79-37D633B846F1}">
                          <asvg:svgBlip xmlns:asvg="http://schemas.microsoft.com/office/drawing/2016/SVG/main" r:embed="rId9"/>
                        </a:ext>
                      </a:extLst>
                    </a:blip>
                    <a:srcRect l="12881" r="15026" b="11030"/>
                    <a:stretch/>
                  </pic:blipFill>
                  <pic:spPr bwMode="auto">
                    <a:xfrm>
                      <a:off x="0" y="0"/>
                      <a:ext cx="3055590" cy="2121124"/>
                    </a:xfrm>
                    <a:prstGeom prst="rect">
                      <a:avLst/>
                    </a:prstGeom>
                    <a:ln>
                      <a:noFill/>
                    </a:ln>
                    <a:extLst>
                      <a:ext uri="{53640926-AAD7-44D8-BBD7-CCE9431645EC}">
                        <a14:shadowObscured xmlns:a14="http://schemas.microsoft.com/office/drawing/2010/main"/>
                      </a:ext>
                    </a:extLst>
                  </pic:spPr>
                </pic:pic>
              </a:graphicData>
            </a:graphic>
          </wp:inline>
        </w:drawing>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5B4E0CE0"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g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49796C3B" w:rsidR="00D523AD" w:rsidRDefault="001B68C8" w:rsidP="00490134">
      <w:pPr>
        <w:pStyle w:val="Text"/>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ins w:id="1" w:author="robmacl53@gmail.com" w:date="2024-02-02T12:20:00Z">
        <w:r w:rsidR="002207C6">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fldChar w:fldCharType="separate"/>
      </w:r>
      <w:r w:rsidR="002207C6" w:rsidRPr="002207C6">
        <w:rPr>
          <w:noProof/>
        </w:rPr>
        <w:t>[3]</w:t>
      </w:r>
      <w:ins w:id="2" w:author="robmacl53@gmail.com" w:date="2024-02-02T12:20:00Z">
        <w:r w:rsidR="002207C6">
          <w:fldChar w:fldCharType="end"/>
        </w:r>
      </w:ins>
      <w:r w:rsidR="00024475">
        <w:t>.</w:t>
      </w:r>
      <w:r w:rsidR="00DC0F20">
        <w:t xml:space="preserve"> For this </w:t>
      </w:r>
      <w:proofErr w:type="gramStart"/>
      <w:r w:rsidR="00DC0F20">
        <w:t xml:space="preserve">particular </w:t>
      </w:r>
      <w:r w:rsidR="00AB7F17">
        <w:t>realization</w:t>
      </w:r>
      <w:proofErr w:type="gramEnd"/>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24AF641A" w:rsidR="00C45ACE" w:rsidRDefault="00C45ACE" w:rsidP="00AB7F17">
      <w:pPr>
        <w:pStyle w:val="Text"/>
      </w:pPr>
      <w:r>
        <w:t>This work describes a novel method of EMT position error correction</w:t>
      </w:r>
      <w:ins w:id="3" w:author="robmacl53@gmail.com" w:date="2024-01-28T12:31:00Z">
        <w:r w:rsidR="00CB00A7">
          <w:t xml:space="preserve">, the </w:t>
        </w:r>
      </w:ins>
      <w:del w:id="4" w:author="robmacl53@gmail.com" w:date="2024-01-28T12:31:00Z">
        <w:r w:rsidDel="00CB00A7">
          <w:delText xml:space="preserve"> (</w:delText>
        </w:r>
      </w:del>
      <w:r>
        <w:t>Direct Linear Transform</w:t>
      </w:r>
      <w:ins w:id="5" w:author="robmacl53@gmail.com" w:date="2024-01-28T12:31:00Z">
        <w:r w:rsidR="00CB00A7">
          <w:t xml:space="preserve"> (DLT), </w:t>
        </w:r>
      </w:ins>
      <w:del w:id="6" w:author="robmacl53@gmail.com" w:date="2024-01-28T12:31:00Z">
        <w:r w:rsidDel="00CB00A7">
          <w:delText xml:space="preserve">) </w:delText>
        </w:r>
      </w:del>
      <w:r>
        <w:t xml:space="preserve">and introduces </w:t>
      </w:r>
      <w:r>
        <w:lastRenderedPageBreak/>
        <w:t xml:space="preserve">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B63BA0">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Pr>
          <w:rFonts w:eastAsiaTheme="minorEastAsia"/>
        </w:rPr>
        <w:fldChar w:fldCharType="separate"/>
      </w:r>
      <w:r w:rsidR="002207C6" w:rsidRPr="002207C6">
        <w:rPr>
          <w:rFonts w:eastAsiaTheme="minorEastAsia"/>
          <w:noProof/>
        </w:rPr>
        <w:t>[4]</w:t>
      </w:r>
      <w:r w:rsidR="00AB7F17">
        <w:rPr>
          <w:rFonts w:eastAsiaTheme="minorEastAsia"/>
        </w:rPr>
        <w:fldChar w:fldCharType="end"/>
      </w:r>
      <w:r>
        <w:t xml:space="preserve">, but the hardware, software, and data products of our work are a significant contribution to the open resources for EMT development. </w:t>
      </w:r>
      <w:bookmarkStart w:id="7" w:name="_Hlk157944638"/>
      <w:r>
        <w:t xml:space="preserve">These are available under </w:t>
      </w:r>
      <w:del w:id="8" w:author="robmacl53@gmail.com" w:date="2024-02-02T12:36:00Z">
        <w:r w:rsidDel="00B63BA0">
          <w:delText>Creative Commons copyright</w:delText>
        </w:r>
      </w:del>
      <w:ins w:id="9" w:author="robmacl53@gmail.com" w:date="2024-02-02T12:36:00Z">
        <w:r w:rsidR="00B63BA0">
          <w:t>Apache License 2.0</w:t>
        </w:r>
      </w:ins>
      <w:r>
        <w:t xml:space="preserve"> on osf.</w:t>
      </w:r>
      <w:del w:id="10" w:author="robmacl53@gmail.com" w:date="2024-02-02T12:38:00Z">
        <w:r w:rsidDel="00B63BA0">
          <w:delText>org and github.</w:delText>
        </w:r>
      </w:del>
      <w:ins w:id="11" w:author="robmacl53@gmail.com" w:date="2024-02-02T12:38:00Z">
        <w:r w:rsidR="00B63BA0">
          <w:t>io</w:t>
        </w:r>
        <w:r w:rsidR="00B63BA0">
          <w:fldChar w:fldCharType="begin" w:fldLock="1"/>
        </w:r>
      </w:ins>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fldChar w:fldCharType="separate"/>
      </w:r>
      <w:r w:rsidR="00B63BA0" w:rsidRPr="00B63BA0">
        <w:rPr>
          <w:noProof/>
        </w:rPr>
        <w:t>[3]</w:t>
      </w:r>
      <w:ins w:id="12" w:author="robmacl53@gmail.com" w:date="2024-02-02T12:38:00Z">
        <w:r w:rsidR="00B63BA0">
          <w:fldChar w:fldCharType="end"/>
        </w:r>
      </w:ins>
      <w:ins w:id="13" w:author="robmacl53@gmail.com" w:date="2024-02-02T12:41:00Z">
        <w:r w:rsidR="00B63BA0">
          <w:t>.</w:t>
        </w:r>
      </w:ins>
    </w:p>
    <w:bookmarkEnd w:id="7"/>
    <w:p w14:paraId="5023D0BD" w14:textId="14126B7E" w:rsidR="002B30BF" w:rsidRDefault="002B30BF" w:rsidP="00756002">
      <w:pPr>
        <w:pStyle w:val="Heading1"/>
      </w:pPr>
      <w:r>
        <w:t>EMT overview</w:t>
      </w:r>
    </w:p>
    <w:p w14:paraId="3252AC55" w14:textId="64943A7B" w:rsidR="00DC0F20" w:rsidRDefault="00486F37" w:rsidP="00490134">
      <w:pPr>
        <w:pStyle w:val="Text"/>
        <w:rPr>
          <w:rFonts w:eastAsiaTheme="minorEastAsia"/>
        </w:rPr>
      </w:pPr>
      <w:commentRangeStart w:id="14"/>
      <w:r>
        <w:t>An</w:t>
      </w:r>
      <w:commentRangeEnd w:id="14"/>
      <w:r w:rsidR="00A31888">
        <w:rPr>
          <w:rStyle w:val="CommentReference"/>
        </w:rPr>
        <w:commentReference w:id="14"/>
      </w:r>
      <w:r>
        <w:t xml:space="preserve">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0C6D58B9"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B63B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B63B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A97A84">
        <w:rPr>
          <w:rStyle w:val="TextChar"/>
        </w:rPr>
        <w:fldChar w:fldCharType="separate"/>
      </w:r>
      <w:r w:rsidR="002207C6" w:rsidRPr="002207C6">
        <w:rPr>
          <w:rStyle w:val="TextChar"/>
          <w:noProof/>
        </w:rPr>
        <w:t>[7]</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10]</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18C7A7A2"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B63B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11], [12]</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643C8351"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which is </w:t>
      </w:r>
      <w:r>
        <w:rPr>
          <w:rFonts w:eastAsiaTheme="minorEastAsia"/>
        </w:rPr>
        <w:t xml:space="preserve">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r w:rsidR="00207B7F">
        <w:rPr>
          <w:rFonts w:eastAsiaTheme="minorEastAsia"/>
        </w:rPr>
        <w:t xml:space="preserve"> Our specific measurement model and the structure of </w:t>
      </w:r>
      <m:oMath>
        <m:r>
          <w:rPr>
            <w:rFonts w:ascii="Cambria Math" w:eastAsiaTheme="minorEastAsia" w:hAnsi="Cambria Math"/>
          </w:rPr>
          <m:t>ρ</m:t>
        </m:r>
      </m:oMath>
      <w:r w:rsidR="00207B7F">
        <w:rPr>
          <w:rFonts w:eastAsiaTheme="minorEastAsia"/>
        </w:rPr>
        <w:t xml:space="preserve"> is discussed later (§</w:t>
      </w:r>
      <w:r w:rsidR="00207B7F">
        <w:rPr>
          <w:rFonts w:eastAsiaTheme="minorEastAsia"/>
        </w:rPr>
        <w:fldChar w:fldCharType="begin"/>
      </w:r>
      <w:r w:rsidR="00207B7F">
        <w:rPr>
          <w:rFonts w:eastAsiaTheme="minorEastAsia"/>
        </w:rPr>
        <w:instrText xml:space="preserve"> REF _Ref171521452 \r \h </w:instrText>
      </w:r>
      <w:r w:rsidR="00207B7F">
        <w:rPr>
          <w:rFonts w:eastAsiaTheme="minorEastAsia"/>
        </w:rPr>
      </w:r>
      <w:r w:rsidR="00207B7F">
        <w:rPr>
          <w:rFonts w:eastAsiaTheme="minorEastAsia"/>
        </w:rPr>
        <w:fldChar w:fldCharType="separate"/>
      </w:r>
      <w:r w:rsidR="00207B7F">
        <w:rPr>
          <w:rFonts w:eastAsiaTheme="minorEastAsia"/>
        </w:rPr>
        <w:t>V</w:t>
      </w:r>
      <w:r w:rsidR="00207B7F">
        <w:rPr>
          <w:rFonts w:eastAsiaTheme="minorEastAsia"/>
        </w:rPr>
        <w:fldChar w:fldCharType="end"/>
      </w:r>
      <w:r w:rsidR="00207B7F">
        <w:rPr>
          <w:rFonts w:eastAsiaTheme="minorEastAsia"/>
        </w:rPr>
        <w:t>.)</w:t>
      </w:r>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14:paraId="2E1F246B" w14:textId="77777777" w:rsidTr="000010AD">
        <w:trPr>
          <w:trHeight w:val="835"/>
          <w:jc w:val="center"/>
        </w:trPr>
        <w:tc>
          <w:tcPr>
            <w:tcW w:w="4580" w:type="dxa"/>
          </w:tcPr>
          <w:p w14:paraId="30B9306B" w14:textId="77777777" w:rsidR="00207B7F" w:rsidRDefault="00207B7F"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Default="00207B7F" w:rsidP="00D55789">
            <w:pPr>
              <w:pStyle w:val="Text"/>
              <w:ind w:firstLine="0"/>
              <w:rPr>
                <w:rFonts w:eastAsiaTheme="minorEastAsia"/>
              </w:rPr>
            </w:pPr>
          </w:p>
        </w:tc>
        <w:tc>
          <w:tcPr>
            <w:tcW w:w="445" w:type="dxa"/>
          </w:tcPr>
          <w:p w14:paraId="0255BC22" w14:textId="11FA0378" w:rsidR="00207B7F" w:rsidRDefault="00207B7F" w:rsidP="00207B7F">
            <w:pPr>
              <w:pStyle w:val="Equation"/>
              <w:jc w:val="right"/>
              <w:rPr>
                <w:rFonts w:eastAsiaTheme="minorEastAsia"/>
              </w:rPr>
            </w:pPr>
            <w:r w:rsidRPr="000010AD">
              <w:rPr>
                <w:rStyle w:val="TextChar"/>
                <w:rFonts w:eastAsiaTheme="minorEastAsia"/>
              </w:rPr>
              <w:t>(</w:t>
            </w:r>
            <w:r w:rsidRPr="000010AD">
              <w:rPr>
                <w:rStyle w:val="TextChar"/>
                <w:rFonts w:eastAsiaTheme="minorEastAsia"/>
              </w:rPr>
              <w:fldChar w:fldCharType="begin"/>
            </w:r>
            <w:r w:rsidRPr="000010AD">
              <w:rPr>
                <w:rStyle w:val="TextChar"/>
                <w:rFonts w:eastAsiaTheme="minorEastAsia"/>
              </w:rPr>
              <w:instrText xml:space="preserve"> SEQ Equation \* ARABIC </w:instrText>
            </w:r>
            <w:r w:rsidRPr="000010AD">
              <w:rPr>
                <w:rStyle w:val="TextChar"/>
                <w:rFonts w:eastAsiaTheme="minorEastAsia"/>
              </w:rPr>
              <w:fldChar w:fldCharType="separate"/>
            </w:r>
            <w:r w:rsidRPr="000010AD">
              <w:rPr>
                <w:rStyle w:val="TextChar"/>
                <w:rFonts w:eastAsiaTheme="minorEastAsia"/>
              </w:rPr>
              <w:t>1</w:t>
            </w:r>
            <w:r w:rsidRPr="000010AD">
              <w:rPr>
                <w:rStyle w:val="TextChar"/>
                <w:rFonts w:eastAsiaTheme="minorEastAsia"/>
              </w:rPr>
              <w:fldChar w:fldCharType="end"/>
            </w:r>
            <w:r>
              <w:rPr>
                <w:rFonts w:eastAsiaTheme="minorEastAsia"/>
              </w:rPr>
              <w:t>)</w:t>
            </w:r>
          </w:p>
        </w:tc>
      </w:tr>
    </w:tbl>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8]</w:t>
      </w:r>
      <w:r w:rsidR="00725690" w:rsidRPr="00965151">
        <w:rPr>
          <w:rFonts w:eastAsiaTheme="minorEastAsia"/>
        </w:rPr>
        <w:fldChar w:fldCharType="end"/>
      </w:r>
      <w:r w:rsidR="00725690" w:rsidRPr="00965151">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9]</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33EAFFD5" w:rsidR="0067283D" w:rsidRDefault="0067283D" w:rsidP="00F6118C">
      <w:pPr>
        <w:pStyle w:val="Text"/>
      </w:pPr>
      <w:r>
        <w:t>One approach has been to use a nonmetallic manual positioning fixture</w:t>
      </w:r>
      <w:r w:rsidR="00641434">
        <w:t xml:space="preserve"> </w:t>
      </w:r>
      <w:r w:rsidR="00641434">
        <w:fldChar w:fldCharType="begin" w:fldLock="1"/>
      </w:r>
      <w:r w:rsidR="00B63B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bookmarkStart w:id="15" w:name="_Hlk156564696"/>
      <w:r>
        <w:t xml:space="preserve">This procedure is tedious, </w:t>
      </w:r>
      <w:r w:rsidR="00584D0C">
        <w:t>and</w:t>
      </w:r>
      <w:r>
        <w:t xml:space="preserve"> </w:t>
      </w:r>
      <w:r w:rsidR="00584D0C">
        <w:t>r</w:t>
      </w:r>
      <w:r>
        <w:t xml:space="preserve">otation </w:t>
      </w:r>
      <w:r w:rsidR="00EB67E7">
        <w:t>effects have</w:t>
      </w:r>
      <w:r>
        <w:t xml:space="preserve"> often been ignored, </w:t>
      </w:r>
      <w:bookmarkStart w:id="16" w:name="_Hlk156564370"/>
      <w:r>
        <w:t xml:space="preserve">perhaps in part because of the </w:t>
      </w:r>
      <w:r w:rsidR="00584D0C">
        <w:t>large number of poses that must be tested</w:t>
      </w:r>
      <w:r>
        <w:t xml:space="preserve"> when rotation and translation </w:t>
      </w:r>
      <w:bookmarkEnd w:id="16"/>
      <w:r w:rsidR="00584D0C">
        <w:t>are varied simultaneously.</w:t>
      </w:r>
    </w:p>
    <w:bookmarkEnd w:id="15"/>
    <w:p w14:paraId="118B6E12" w14:textId="4B4B3708"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B63B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fldChar w:fldCharType="separate"/>
      </w:r>
      <w:r w:rsidR="002207C6" w:rsidRPr="002207C6">
        <w:rPr>
          <w:noProof/>
        </w:rPr>
        <w:t>[15]</w:t>
      </w:r>
      <w:r>
        <w:fldChar w:fldCharType="end"/>
      </w:r>
      <w:r>
        <w:t xml:space="preserve"> or interferometer</w:t>
      </w:r>
      <w:r w:rsidR="00E331BF">
        <w:t xml:space="preserve"> </w:t>
      </w:r>
      <w:r w:rsidR="00C5605F">
        <w:fldChar w:fldCharType="begin" w:fldLock="1"/>
      </w:r>
      <w:r w:rsidR="00B63B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2207C6" w:rsidRPr="002207C6">
        <w:rPr>
          <w:noProof/>
        </w:rPr>
        <w:t>[12]</w:t>
      </w:r>
      <w:r w:rsidR="00C5605F">
        <w:fldChar w:fldCharType="end"/>
      </w:r>
      <w:r w:rsidR="00AE5DBA">
        <w:fldChar w:fldCharType="begin" w:fldLock="1"/>
      </w:r>
      <w:r w:rsidR="00B63B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fldChar w:fldCharType="separate"/>
      </w:r>
      <w:r w:rsidR="002207C6" w:rsidRPr="002207C6">
        <w:rPr>
          <w:noProof/>
        </w:rPr>
        <w:t>[16]</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B63B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fldChar w:fldCharType="separate"/>
      </w:r>
      <w:r w:rsidR="002207C6" w:rsidRPr="002207C6">
        <w:rPr>
          <w:noProof/>
        </w:rPr>
        <w:t>[14]</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19DBD687"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5]</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2]</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6]</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097517BF" w:rsidR="00F55AE0" w:rsidRDefault="00813261" w:rsidP="003843D7">
      <w:pPr>
        <w:pStyle w:val="Text"/>
        <w:rPr>
          <w:rFonts w:eastAsiaTheme="minorEastAsia"/>
        </w:rPr>
      </w:pPr>
      <w:r>
        <w:rPr>
          <w:rFonts w:eastAsiaTheme="minorEastAsia"/>
        </w:rPr>
        <w:lastRenderedPageBreak/>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B63B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Pr>
          <w:rFonts w:eastAsiaTheme="minorEastAsia"/>
        </w:rPr>
        <w:fldChar w:fldCharType="separate"/>
      </w:r>
      <w:r w:rsidR="002207C6" w:rsidRPr="002207C6">
        <w:rPr>
          <w:rFonts w:eastAsiaTheme="minorEastAsia"/>
          <w:noProof/>
        </w:rPr>
        <w:t>[17]</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fldChar w:fldCharType="separate"/>
      </w:r>
      <w:r w:rsidR="002207C6" w:rsidRPr="002207C6">
        <w:rPr>
          <w:noProof/>
        </w:rPr>
        <w:t>[18]</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Pr>
          <w:rFonts w:eastAsiaTheme="minorEastAsia"/>
        </w:rPr>
        <w:fldChar w:fldCharType="separate"/>
      </w:r>
      <w:r w:rsidR="002207C6" w:rsidRPr="002207C6">
        <w:rPr>
          <w:rFonts w:eastAsiaTheme="minorEastAsia"/>
          <w:noProof/>
        </w:rPr>
        <w:t>[19]</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Pr>
          <w:rFonts w:eastAsiaTheme="minorEastAsia"/>
        </w:rPr>
        <w:fldChar w:fldCharType="separate"/>
      </w:r>
      <w:r w:rsidR="002207C6" w:rsidRPr="002207C6">
        <w:rPr>
          <w:rFonts w:eastAsiaTheme="minorEastAsia"/>
          <w:noProof/>
        </w:rPr>
        <w:t>[19]</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17" w:name="_Ref90634266"/>
      <w:r>
        <w:rPr>
          <w:rFonts w:eastAsiaTheme="minorEastAsia"/>
        </w:rPr>
        <w:t>Output correction</w:t>
      </w:r>
      <w:bookmarkEnd w:id="17"/>
    </w:p>
    <w:p w14:paraId="6148E8C8" w14:textId="6D770CED"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B63B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Pr>
          <w:rFonts w:eastAsiaTheme="minorEastAsia"/>
        </w:rPr>
        <w:fldChar w:fldCharType="separate"/>
      </w:r>
      <w:r w:rsidR="002207C6" w:rsidRPr="002207C6">
        <w:rPr>
          <w:rFonts w:eastAsiaTheme="minorEastAsia"/>
          <w:noProof/>
        </w:rPr>
        <w:t>[14]</w:t>
      </w:r>
      <w:r w:rsidR="00453EF9">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0]</w:t>
      </w:r>
      <w:r w:rsidR="003843D7">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1]</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 xml:space="preserve">can have considerable benefit in the </w:t>
      </w:r>
      <w:proofErr w:type="gramStart"/>
      <w:r w:rsidR="003843D7">
        <w:rPr>
          <w:rFonts w:eastAsiaTheme="minorEastAsia"/>
        </w:rPr>
        <w:t>particular calibrated</w:t>
      </w:r>
      <w:proofErr w:type="gramEnd"/>
      <w:r w:rsidR="003843D7">
        <w:rPr>
          <w:rFonts w:eastAsiaTheme="minorEastAsia"/>
        </w:rPr>
        <w:t xml:space="preserve">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3047A1DA"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8]</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9]</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22]</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3E3C6E2B"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Pr>
          <w:rFonts w:eastAsiaTheme="minorEastAsia"/>
        </w:rPr>
        <w:fldChar w:fldCharType="separate"/>
      </w:r>
      <w:r w:rsidR="002207C6" w:rsidRPr="002207C6">
        <w:rPr>
          <w:rFonts w:eastAsiaTheme="minorEastAsia"/>
          <w:noProof/>
        </w:rPr>
        <w:t>[23]</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w:t>
      </w:r>
      <w:r w:rsidR="007011A0">
        <w:rPr>
          <w:rFonts w:eastAsiaTheme="minorEastAsia"/>
        </w:rPr>
        <w:t xml:space="preserve">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056C731A"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1B5939">
        <w:rPr>
          <w:rFonts w:eastAsiaTheme="minorEastAsia"/>
        </w:rPr>
        <w:t xml:space="preserve">Let </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Pr>
          <w:rFonts w:eastAsiaTheme="minorEastAsia"/>
        </w:rPr>
        <w:t xml:space="preserve"> be arbitrary linear homogeneous </w:t>
      </w:r>
      <w:r w:rsidR="008F2B6A">
        <w:rPr>
          <w:rFonts w:eastAsiaTheme="minorEastAsia"/>
        </w:rPr>
        <w:t>transforms</w:t>
      </w:r>
      <w:r w:rsidR="001B5939">
        <w:rPr>
          <w:rFonts w:eastAsiaTheme="minorEastAsia"/>
        </w:rPr>
        <w:t xml:space="preserve">. Successive transforms </w:t>
      </w:r>
      <w:r w:rsidR="008F2B6A">
        <w:rPr>
          <w:rFonts w:eastAsiaTheme="minorEastAsia"/>
        </w:rPr>
        <w:t>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2D712599"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ins w:id="18" w:author="robmacl53@gmail.com" w:date="2024-01-27T16:06:00Z">
        <w:r w:rsidR="00252CB5" w:rsidRPr="008C08E1">
          <w:t xml:space="preserve">Fig. </w:t>
        </w:r>
        <w:r w:rsidR="00252CB5">
          <w:rPr>
            <w:noProof/>
          </w:rPr>
          <w:t>2</w:t>
        </w:r>
      </w:ins>
      <w:del w:id="19" w:author="robmacl53@gmail.com" w:date="2024-01-27T16:06:00Z">
        <w:r w:rsidR="00AD523A" w:rsidRPr="008C08E1" w:rsidDel="00252CB5">
          <w:delText xml:space="preserve">Fig. </w:delText>
        </w:r>
        <w:r w:rsidR="00AD523A" w:rsidDel="00252CB5">
          <w:rPr>
            <w:noProof/>
          </w:rPr>
          <w:delText>2</w:delText>
        </w:r>
      </w:del>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ins w:id="20" w:author="robmacl53@gmail.com" w:date="2024-01-27T16:06:00Z">
        <w:r w:rsidR="00252CB5" w:rsidRPr="00252CB5">
          <w:rPr>
            <w:rPrChange w:id="21" w:author="robmacl53@gmail.com" w:date="2024-01-27T16:06:00Z">
              <w:rPr>
                <w:sz w:val="16"/>
                <w:szCs w:val="16"/>
              </w:rPr>
            </w:rPrChange>
          </w:rPr>
          <w:t xml:space="preserve">Fig. </w:t>
        </w:r>
        <w:r w:rsidR="00252CB5" w:rsidRPr="00252CB5">
          <w:rPr>
            <w:noProof/>
            <w:rPrChange w:id="22" w:author="robmacl53@gmail.com" w:date="2024-01-27T16:06:00Z">
              <w:rPr>
                <w:noProof/>
                <w:sz w:val="16"/>
                <w:szCs w:val="16"/>
              </w:rPr>
            </w:rPrChange>
          </w:rPr>
          <w:t>3</w:t>
        </w:r>
      </w:ins>
      <w:del w:id="23" w:author="robmacl53@gmail.com" w:date="2024-01-27T16:06:00Z">
        <w:r w:rsidR="00AD523A" w:rsidRPr="00AD523A" w:rsidDel="00252CB5">
          <w:delText xml:space="preserve">Fig. </w:delText>
        </w:r>
        <w:r w:rsidR="00AD523A" w:rsidRPr="00AD523A" w:rsidDel="00252CB5">
          <w:rPr>
            <w:noProof/>
          </w:rPr>
          <w:delText>3</w:delText>
        </w:r>
      </w:del>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Pr>
          <w:rFonts w:eastAsiaTheme="minorEastAsia"/>
        </w:rPr>
        <w:fldChar w:fldCharType="separate"/>
      </w:r>
      <w:r w:rsidR="002207C6" w:rsidRPr="002207C6">
        <w:rPr>
          <w:rFonts w:eastAsiaTheme="minorEastAsia"/>
          <w:noProof/>
        </w:rPr>
        <w:t>[23]</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F773EDE" w:rsidR="00AF21EB" w:rsidRDefault="00AF21EB" w:rsidP="00D6347D">
            <w:pPr>
              <w:pStyle w:val="Text"/>
              <w:ind w:firstLine="0"/>
              <w:jc w:val="right"/>
            </w:pPr>
            <w:bookmarkStart w:id="24" w:name="_Ref84522737"/>
            <w:r>
              <w:t>(</w:t>
            </w:r>
            <w:r>
              <w:fldChar w:fldCharType="begin"/>
            </w:r>
            <w:r>
              <w:instrText xml:space="preserve"> SEQ Equation \* ARABIC </w:instrText>
            </w:r>
            <w:r>
              <w:fldChar w:fldCharType="separate"/>
            </w:r>
            <w:r w:rsidR="00207B7F">
              <w:rPr>
                <w:noProof/>
              </w:rPr>
              <w:t>2</w:t>
            </w:r>
            <w:r>
              <w:rPr>
                <w:noProof/>
              </w:rPr>
              <w:fldChar w:fldCharType="end"/>
            </w:r>
            <w:r>
              <w:t>)</w:t>
            </w:r>
            <w:bookmarkEnd w:id="24"/>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bookmarkStart w:id="25" w:name="_Ref171521452"/>
      <w:r>
        <w:t>The measurement model</w:t>
      </w:r>
      <w:bookmarkEnd w:id="25"/>
    </w:p>
    <w:p w14:paraId="79FAB068" w14:textId="202F0B51" w:rsidR="00F373EC" w:rsidRPr="00EE787D" w:rsidRDefault="00F6118C" w:rsidP="00490134">
      <w:pPr>
        <w:pStyle w:val="Text"/>
      </w:pPr>
      <w:r>
        <w:t xml:space="preserve">One way to appreciate the challenge of measurement </w:t>
      </w:r>
      <w:r w:rsidR="006D0806">
        <w:t>modeling</w:t>
      </w:r>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w:t>
      </w:r>
      <w:proofErr w:type="gramStart"/>
      <w:r>
        <w:rPr>
          <w:rFonts w:cstheme="minorHAnsi"/>
        </w:rPr>
        <w:t>is</w:t>
      </w:r>
      <w:proofErr w:type="gramEnd"/>
      <w:r>
        <w:rPr>
          <w:rFonts w:cstheme="minorHAnsi"/>
        </w:rPr>
        <w:t xml:space="preserve">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lastRenderedPageBreak/>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w:t>
      </w:r>
      <w:proofErr w:type="gramStart"/>
      <w:r w:rsidR="00A81D82">
        <w:t>particular</w:t>
      </w:r>
      <w:r w:rsidR="001A60E2">
        <w:t xml:space="preserve"> magnetic</w:t>
      </w:r>
      <w:proofErr w:type="gramEnd"/>
      <w:r w:rsidR="001A60E2">
        <w:t xml:space="preserve"> model does become important is in implementing the pose solution, which is outside our scope.</w:t>
      </w:r>
    </w:p>
    <w:p w14:paraId="2D5E5861" w14:textId="5545EC41"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ins w:id="26" w:author="robmacl53@gmail.com" w:date="2024-01-27T16:06:00Z">
        <w:r w:rsidR="00252CB5" w:rsidRPr="008C08E1">
          <w:t xml:space="preserve">Fig. </w:t>
        </w:r>
        <w:r w:rsidR="00252CB5">
          <w:rPr>
            <w:noProof/>
          </w:rPr>
          <w:t>1</w:t>
        </w:r>
      </w:ins>
      <w:del w:id="27" w:author="robmacl53@gmail.com" w:date="2024-01-27T16:06:00Z">
        <w:r w:rsidR="00AD523A" w:rsidRPr="008C08E1" w:rsidDel="00252CB5">
          <w:delText xml:space="preserve">Fig. </w:delText>
        </w:r>
        <w:r w:rsidR="00AD523A" w:rsidDel="00252CB5">
          <w:rPr>
            <w:noProof/>
          </w:rPr>
          <w:delText>1</w:delText>
        </w:r>
      </w:del>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6006D94E" w:rsidR="004D5B7E" w:rsidRPr="004D5B7E" w:rsidRDefault="004D5B7E" w:rsidP="004D5B7E">
            <w:pPr>
              <w:pStyle w:val="Caption"/>
              <w:keepNext/>
              <w:jc w:val="right"/>
              <w:rPr>
                <w:rFonts w:ascii="Times New Roman" w:hAnsi="Times New Roman" w:cs="Times New Roman"/>
                <w:b w:val="0"/>
                <w:bCs w:val="0"/>
                <w:sz w:val="20"/>
                <w:szCs w:val="20"/>
              </w:rPr>
            </w:pPr>
            <w:bookmarkStart w:id="28"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207B7F">
              <w:rPr>
                <w:rFonts w:ascii="Times New Roman" w:hAnsi="Times New Roman" w:cs="Times New Roman"/>
                <w:b w:val="0"/>
                <w:bCs w:val="0"/>
                <w:noProof/>
                <w:sz w:val="20"/>
                <w:szCs w:val="20"/>
              </w:rPr>
              <w:t>3</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8"/>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4CC91511"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0251796B" w:rsidR="004D5B7E" w:rsidRPr="004D5B7E" w:rsidRDefault="004D5B7E" w:rsidP="004D5B7E">
            <w:pPr>
              <w:pStyle w:val="Text"/>
              <w:ind w:firstLine="0"/>
              <w:jc w:val="right"/>
            </w:pPr>
            <w:bookmarkStart w:id="29" w:name="_Ref84431633"/>
            <w:r w:rsidRPr="004D5B7E">
              <w:t>(</w:t>
            </w:r>
            <w:r>
              <w:fldChar w:fldCharType="begin"/>
            </w:r>
            <w:r>
              <w:instrText xml:space="preserve"> SEQ Equation \* ARABIC </w:instrText>
            </w:r>
            <w:r>
              <w:fldChar w:fldCharType="separate"/>
            </w:r>
            <w:r w:rsidR="00207B7F">
              <w:rPr>
                <w:noProof/>
              </w:rPr>
              <w:t>4</w:t>
            </w:r>
            <w:r>
              <w:rPr>
                <w:noProof/>
              </w:rPr>
              <w:fldChar w:fldCharType="end"/>
            </w:r>
            <w:r w:rsidRPr="004D5B7E">
              <w:t>)</w:t>
            </w:r>
            <w:bookmarkEnd w:id="29"/>
          </w:p>
        </w:tc>
      </w:tr>
    </w:tbl>
    <w:p w14:paraId="69FB938A" w14:textId="53C6E92B" w:rsidR="00277457" w:rsidRPr="00277457" w:rsidRDefault="00277457" w:rsidP="00277457">
      <w:pPr>
        <w:pStyle w:val="Heading2"/>
        <w:numPr>
          <w:ilvl w:val="0"/>
          <w:numId w:val="0"/>
        </w:numPr>
        <w:rPr>
          <w:i w:val="0"/>
          <w:iCs w:val="0"/>
        </w:rPr>
      </w:pPr>
      <w:bookmarkStart w:id="30" w:name="_Hlk157944519"/>
      <w:r>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Pr>
          <w:i w:val="0"/>
          <w:iCs w:val="0"/>
        </w:rPr>
        <w:t xml:space="preserve"> is a </w:t>
      </w:r>
      <w:r w:rsidR="00B814B8">
        <w:rPr>
          <w:i w:val="0"/>
          <w:iCs w:val="0"/>
        </w:rPr>
        <w:t>gain</w:t>
      </w:r>
      <w:r>
        <w:rPr>
          <w:i w:val="0"/>
          <w:iCs w:val="0"/>
        </w:rPr>
        <w:t xml:space="preserve"> constant </w:t>
      </w:r>
      <w:r w:rsidR="00B814B8">
        <w:rPr>
          <w:i w:val="0"/>
          <w:iCs w:val="0"/>
        </w:rPr>
        <w:t>that in practice we absorb into the calibrated source and sensor moments, §</w:t>
      </w:r>
      <w:r w:rsidR="00B814B8">
        <w:rPr>
          <w:i w:val="0"/>
          <w:iCs w:val="0"/>
        </w:rPr>
        <w:fldChar w:fldCharType="begin"/>
      </w:r>
      <w:r w:rsidR="00B814B8">
        <w:rPr>
          <w:i w:val="0"/>
          <w:iCs w:val="0"/>
        </w:rPr>
        <w:instrText xml:space="preserve"> REF _Ref85736636 \r \h </w:instrText>
      </w:r>
      <w:r w:rsidR="00B814B8">
        <w:rPr>
          <w:i w:val="0"/>
          <w:iCs w:val="0"/>
        </w:rPr>
      </w:r>
      <w:r w:rsidR="00B814B8">
        <w:rPr>
          <w:i w:val="0"/>
          <w:iCs w:val="0"/>
        </w:rPr>
        <w:fldChar w:fldCharType="separate"/>
      </w:r>
      <w:r w:rsidR="00B814B8">
        <w:rPr>
          <w:i w:val="0"/>
          <w:iCs w:val="0"/>
        </w:rPr>
        <w:t>VI</w:t>
      </w:r>
      <w:r w:rsidR="00B814B8">
        <w:rPr>
          <w:i w:val="0"/>
          <w:iCs w:val="0"/>
        </w:rPr>
        <w:fldChar w:fldCharType="end"/>
      </w:r>
      <w:r w:rsidR="00B814B8">
        <w:rPr>
          <w:i w:val="0"/>
          <w:iCs w:val="0"/>
        </w:rPr>
        <w:t>.</w:t>
      </w:r>
    </w:p>
    <w:bookmarkEnd w:id="30"/>
    <w:p w14:paraId="4BC9B4C8" w14:textId="1D79F012" w:rsidR="00A740F1" w:rsidRPr="00277457" w:rsidRDefault="00A740F1" w:rsidP="00277457">
      <w:pPr>
        <w:pStyle w:val="Heading2"/>
      </w:pPr>
      <w:r w:rsidRPr="00277457">
        <w:t>Coordinate notation</w:t>
      </w:r>
    </w:p>
    <w:p w14:paraId="1A03D0B8" w14:textId="59AD5683"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w:t>
      </w:r>
      <w:proofErr w:type="gramStart"/>
      <w:r w:rsidR="00D270A8">
        <w:t>the tracker</w:t>
      </w:r>
      <w:proofErr w:type="gramEnd"/>
      <w:r w:rsidR="00D270A8">
        <w:t xml:space="preserve">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000000"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3AB63998"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7C00936E" w:rsidR="00FD5CD3" w:rsidRPr="00FD5CD3" w:rsidRDefault="00075F35" w:rsidP="00FD5CD3">
      <w:pPr>
        <w:pStyle w:val="Text"/>
        <w:rPr>
          <w:bCs/>
        </w:rPr>
      </w:pPr>
      <w:r>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34AD1414" w:rsidR="00C94FE1" w:rsidRPr="0040237A" w:rsidRDefault="00C94FE1" w:rsidP="0073062D">
                              <w:pPr>
                                <w:pStyle w:val="FigureCaption"/>
                                <w:rPr>
                                  <w:rFonts w:ascii="Cambria Math" w:hAnsi="Cambria Math"/>
                                  <w:i/>
                                  <w:sz w:val="20"/>
                                  <w:szCs w:val="20"/>
                                </w:rPr>
                              </w:pPr>
                              <w:bookmarkStart w:id="31" w:name="_Ref400011857"/>
                              <w:r w:rsidRPr="008C08E1">
                                <w:t xml:space="preserve">Fig. </w:t>
                              </w:r>
                              <w:r>
                                <w:fldChar w:fldCharType="begin"/>
                              </w:r>
                              <w:r>
                                <w:instrText xml:space="preserve"> SEQ Figure \* ARABIC </w:instrText>
                              </w:r>
                              <w:r>
                                <w:fldChar w:fldCharType="separate"/>
                              </w:r>
                              <w:r w:rsidR="00C560C6">
                                <w:rPr>
                                  <w:noProof/>
                                </w:rPr>
                                <w:t>1</w:t>
                              </w:r>
                              <w:r>
                                <w:rPr>
                                  <w:noProof/>
                                </w:rPr>
                                <w:fldChar w:fldCharType="end"/>
                              </w:r>
                              <w:bookmarkEnd w:id="31"/>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34AD1414" w:rsidR="00C94FE1" w:rsidRPr="0040237A" w:rsidRDefault="00C94FE1" w:rsidP="0073062D">
                        <w:pPr>
                          <w:pStyle w:val="FigureCaption"/>
                          <w:rPr>
                            <w:rFonts w:ascii="Cambria Math" w:hAnsi="Cambria Math"/>
                            <w:i/>
                            <w:sz w:val="20"/>
                            <w:szCs w:val="20"/>
                          </w:rPr>
                        </w:pPr>
                        <w:bookmarkStart w:id="32" w:name="_Ref400011857"/>
                        <w:r w:rsidRPr="008C08E1">
                          <w:t xml:space="preserve">Fig. </w:t>
                        </w:r>
                        <w:r>
                          <w:fldChar w:fldCharType="begin"/>
                        </w:r>
                        <w:r>
                          <w:instrText xml:space="preserve"> SEQ Figure \* ARABIC </w:instrText>
                        </w:r>
                        <w:r>
                          <w:fldChar w:fldCharType="separate"/>
                        </w:r>
                        <w:r w:rsidR="00C560C6">
                          <w:rPr>
                            <w:noProof/>
                          </w:rPr>
                          <w:t>1</w:t>
                        </w:r>
                        <w:r>
                          <w:rPr>
                            <w:noProof/>
                          </w:rPr>
                          <w:fldChar w:fldCharType="end"/>
                        </w:r>
                        <w:bookmarkEnd w:id="32"/>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w:t>
      </w:r>
      <w:r w:rsidR="002A7ECA">
        <w:rPr>
          <w:bCs/>
        </w:rPr>
        <w:t xml:space="preserve">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4F24EAF5" w:rsidR="00E82CE9" w:rsidRDefault="00E82CE9" w:rsidP="00E82CE9">
            <w:pPr>
              <w:pStyle w:val="Text"/>
              <w:ind w:firstLine="0"/>
              <w:jc w:val="right"/>
              <w:rPr>
                <w:bCs/>
              </w:rPr>
            </w:pPr>
            <w:bookmarkStart w:id="33" w:name="_Ref84526760"/>
            <w:bookmarkStart w:id="34" w:name="_Ref84526756"/>
            <w:r>
              <w:t>(</w:t>
            </w:r>
            <w:r>
              <w:fldChar w:fldCharType="begin"/>
            </w:r>
            <w:r>
              <w:instrText xml:space="preserve"> SEQ Equation \* ARABIC </w:instrText>
            </w:r>
            <w:r>
              <w:fldChar w:fldCharType="separate"/>
            </w:r>
            <w:r w:rsidR="00207B7F">
              <w:rPr>
                <w:noProof/>
              </w:rPr>
              <w:t>5</w:t>
            </w:r>
            <w:r>
              <w:rPr>
                <w:noProof/>
              </w:rPr>
              <w:fldChar w:fldCharType="end"/>
            </w:r>
            <w:bookmarkEnd w:id="33"/>
            <w:r>
              <w:t>)</w:t>
            </w:r>
            <w:bookmarkEnd w:id="34"/>
          </w:p>
        </w:tc>
      </w:tr>
    </w:tbl>
    <w:p w14:paraId="5BF29A8A" w14:textId="2D4CF285" w:rsidR="009F6CA0" w:rsidRDefault="009F6CA0" w:rsidP="009D17A9">
      <w:pPr>
        <w:pStyle w:val="Text"/>
        <w:ind w:firstLine="0"/>
        <w:rPr>
          <w:b/>
          <w:bCs/>
        </w:rPr>
      </w:pPr>
    </w:p>
    <w:p w14:paraId="3DAE0085" w14:textId="2D7909F4"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6D104E6F"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ins w:id="35" w:author="robmacl53@gmail.com" w:date="2024-01-27T16:06:00Z">
        <w:r w:rsidR="00252CB5" w:rsidRPr="004D5B7E">
          <w:t>(</w:t>
        </w:r>
        <w:r w:rsidR="00252CB5" w:rsidRPr="00252CB5">
          <w:rPr>
            <w:noProof/>
            <w:rPrChange w:id="36" w:author="robmacl53@gmail.com" w:date="2024-01-27T16:06:00Z">
              <w:rPr>
                <w:b/>
                <w:bCs/>
                <w:noProof/>
              </w:rPr>
            </w:rPrChange>
          </w:rPr>
          <w:t>2</w:t>
        </w:r>
        <w:r w:rsidR="00252CB5" w:rsidRPr="004D5B7E">
          <w:t>)</w:t>
        </w:r>
      </w:ins>
      <w:del w:id="37" w:author="robmacl53@gmail.com" w:date="2024-01-27T16:06:00Z">
        <w:r w:rsidR="00AD523A" w:rsidRPr="004D5B7E" w:rsidDel="00252CB5">
          <w:delText>(</w:delText>
        </w:r>
        <w:r w:rsidR="00AD523A" w:rsidRPr="00AD523A" w:rsidDel="00252CB5">
          <w:rPr>
            <w:noProof/>
          </w:rPr>
          <w:delText>2</w:delText>
        </w:r>
        <w:r w:rsidR="00AD523A" w:rsidRPr="004D5B7E" w:rsidDel="00252CB5">
          <w:delText>)</w:delText>
        </w:r>
      </w:del>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ins w:id="38" w:author="robmacl53@gmail.com" w:date="2024-01-27T16:06:00Z">
        <w:r w:rsidR="00252CB5" w:rsidRPr="004D5B7E">
          <w:t>(</w:t>
        </w:r>
        <w:r w:rsidR="00252CB5">
          <w:rPr>
            <w:noProof/>
          </w:rPr>
          <w:t>3</w:t>
        </w:r>
        <w:r w:rsidR="00252CB5" w:rsidRPr="004D5B7E">
          <w:t>)</w:t>
        </w:r>
      </w:ins>
      <w:del w:id="39" w:author="robmacl53@gmail.com" w:date="2024-01-27T16:06:00Z">
        <w:r w:rsidR="00AD523A" w:rsidRPr="004D5B7E" w:rsidDel="00252CB5">
          <w:delText>(</w:delText>
        </w:r>
        <w:r w:rsidR="00AD523A" w:rsidDel="00252CB5">
          <w:rPr>
            <w:noProof/>
          </w:rPr>
          <w:delText>3</w:delText>
        </w:r>
        <w:r w:rsidR="00AD523A" w:rsidRPr="004D5B7E" w:rsidDel="00252CB5">
          <w:delText>)</w:delText>
        </w:r>
      </w:del>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ins w:id="40" w:author="robmacl53@gmail.com" w:date="2024-01-27T16:06:00Z">
        <w:r w:rsidR="00252CB5" w:rsidRPr="008C08E1">
          <w:t xml:space="preserve">Fig. </w:t>
        </w:r>
        <w:r w:rsidR="00252CB5">
          <w:rPr>
            <w:noProof/>
          </w:rPr>
          <w:t>2</w:t>
        </w:r>
      </w:ins>
      <w:del w:id="41" w:author="robmacl53@gmail.com" w:date="2024-01-27T16:06:00Z">
        <w:r w:rsidR="00AD523A" w:rsidRPr="008C08E1" w:rsidDel="00252CB5">
          <w:delText xml:space="preserve">Fig. </w:delText>
        </w:r>
        <w:r w:rsidR="00AD523A" w:rsidDel="00252CB5">
          <w:rPr>
            <w:noProof/>
          </w:rPr>
          <w:delText>2</w:delText>
        </w:r>
      </w:del>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42" w:name="_Ref84437640"/>
      <w:r>
        <w:t>Fixture transforms</w:t>
      </w:r>
      <w:bookmarkEnd w:id="42"/>
    </w:p>
    <w:p w14:paraId="138BB0F0" w14:textId="3130C842"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8F91DAC"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5]</w:t>
      </w:r>
      <w:r w:rsidR="00A3534F">
        <w:rPr>
          <w:rFonts w:eastAsiaTheme="minorEastAsia"/>
        </w:rPr>
        <w:fldChar w:fldCharType="end"/>
      </w:r>
      <w:r w:rsidR="00A3534F">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2]</w:t>
      </w:r>
      <w:r w:rsidR="00A3534F">
        <w:rPr>
          <w:rFonts w:eastAsiaTheme="minorEastAsia"/>
        </w:rPr>
        <w:fldChar w:fldCharType="end"/>
      </w:r>
      <w:r w:rsidR="00A3534F">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fldChar w:fldCharType="separate"/>
      </w:r>
      <w:r w:rsidR="002207C6" w:rsidRPr="002207C6">
        <w:rPr>
          <w:noProof/>
        </w:rPr>
        <w:t>[18]</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588F5DDA"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000000"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59435A9C" w:rsidR="00050FB8" w:rsidRDefault="00050FB8" w:rsidP="00050FB8">
            <w:pPr>
              <w:pStyle w:val="Text"/>
              <w:ind w:firstLine="0"/>
              <w:jc w:val="right"/>
            </w:pPr>
            <w:bookmarkStart w:id="43" w:name="_Ref84519268"/>
            <w:r>
              <w:t>(</w:t>
            </w:r>
            <w:r>
              <w:fldChar w:fldCharType="begin"/>
            </w:r>
            <w:r>
              <w:instrText xml:space="preserve"> SEQ Equation \* ARABIC </w:instrText>
            </w:r>
            <w:r>
              <w:fldChar w:fldCharType="separate"/>
            </w:r>
            <w:r w:rsidR="00207B7F">
              <w:rPr>
                <w:noProof/>
              </w:rPr>
              <w:t>6</w:t>
            </w:r>
            <w:r>
              <w:rPr>
                <w:noProof/>
              </w:rPr>
              <w:fldChar w:fldCharType="end"/>
            </w:r>
            <w:r>
              <w:t>)</w:t>
            </w:r>
            <w:bookmarkEnd w:id="43"/>
          </w:p>
        </w:tc>
      </w:tr>
    </w:tbl>
    <w:p w14:paraId="4D8F6050" w14:textId="62805C83" w:rsidR="00955C81" w:rsidRPr="00955C81" w:rsidRDefault="00955C81" w:rsidP="00816B60">
      <w:pPr>
        <w:pStyle w:val="Text"/>
        <w:rPr>
          <w:b/>
        </w:rPr>
      </w:pPr>
    </w:p>
    <w:p w14:paraId="593DD5AC" w14:textId="31B2BDDA"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w:t>
      </w:r>
      <w:proofErr w:type="spellStart"/>
      <w:r>
        <w:rPr>
          <w:iCs/>
        </w:rPr>
        <w:t>the</w:t>
      </w:r>
      <w:proofErr w:type="spellEnd"/>
      <w:r>
        <w:rPr>
          <w:iCs/>
        </w:rPr>
        <w:t xml:space="preserv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 xml:space="preserve">sensor fixture motion </w:t>
      </w:r>
      <w:r>
        <w:rPr>
          <w:iCs/>
        </w:rPr>
        <w:lastRenderedPageBreak/>
        <w:t>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0324C977" w:rsidR="00E056F7" w:rsidRDefault="00E056F7" w:rsidP="00E056F7">
      <w:pPr>
        <w:pStyle w:val="Heading1"/>
      </w:pPr>
      <w:bookmarkStart w:id="44" w:name="_Ref85736636"/>
      <w:r>
        <w:t xml:space="preserve">Optimization </w:t>
      </w:r>
      <w:r w:rsidR="0041579F">
        <w:t>constraints</w:t>
      </w:r>
      <w:bookmarkEnd w:id="44"/>
    </w:p>
    <w:p w14:paraId="68BD6BAA" w14:textId="000F1F2F"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481C67">
        <w:t>calibration procedures</w:t>
      </w:r>
      <w:r w:rsidR="00A317CC">
        <w:t xml:space="preserve"> in supplemental material</w:t>
      </w:r>
      <w:r w:rsidR="00A872C4">
        <w:t>).</w:t>
      </w:r>
    </w:p>
    <w:p w14:paraId="172FC2D6" w14:textId="5D68093B" w:rsidR="00CB2B43" w:rsidRDefault="00F64625" w:rsidP="00CB2B43">
      <w:pPr>
        <w:pStyle w:val="Text"/>
      </w:pPr>
      <w:r>
        <w:t xml:space="preserve">If </w:t>
      </w:r>
      <w:proofErr w:type="gramStart"/>
      <w:r>
        <w:t>all of</w:t>
      </w:r>
      <w:proofErr w:type="gramEnd"/>
      <w:r>
        <w:t xml:space="preserve">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000000"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000000"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6B343453" w:rsidR="00CB2B43" w:rsidRDefault="00CB2B43" w:rsidP="00CB2B43">
            <w:pPr>
              <w:pStyle w:val="Text"/>
              <w:ind w:firstLine="0"/>
              <w:jc w:val="right"/>
            </w:pPr>
            <w:bookmarkStart w:id="45" w:name="_Ref84440554"/>
            <w:r>
              <w:t>(</w:t>
            </w:r>
            <w:r>
              <w:fldChar w:fldCharType="begin"/>
            </w:r>
            <w:r>
              <w:instrText xml:space="preserve"> SEQ Equation \* ARABIC </w:instrText>
            </w:r>
            <w:r>
              <w:fldChar w:fldCharType="separate"/>
            </w:r>
            <w:r w:rsidR="00207B7F">
              <w:rPr>
                <w:noProof/>
              </w:rPr>
              <w:t>7</w:t>
            </w:r>
            <w:r>
              <w:rPr>
                <w:noProof/>
              </w:rPr>
              <w:fldChar w:fldCharType="end"/>
            </w:r>
            <w:r>
              <w:t>)</w:t>
            </w:r>
            <w:bookmarkEnd w:id="45"/>
          </w:p>
        </w:tc>
      </w:tr>
      <w:tr w:rsidR="00CB2B43" w14:paraId="406FB74D" w14:textId="77777777" w:rsidTr="00CB2B43">
        <w:trPr>
          <w:trHeight w:val="305"/>
        </w:trPr>
        <w:tc>
          <w:tcPr>
            <w:tcW w:w="4410" w:type="dxa"/>
          </w:tcPr>
          <w:p w14:paraId="25BD783D" w14:textId="7B0357AB" w:rsidR="00CB2B43" w:rsidRDefault="00000000"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5A5D0D"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000000"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000000"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Default="0041579F" w:rsidP="0041579F">
      <w:pPr>
        <w:pStyle w:val="Text"/>
        <w:ind w:firstLine="0"/>
      </w:pPr>
      <w:r>
        <w:t>These constraints cause the fixture transforms to absorb any pose offset between the Z coil and the fixture.</w:t>
      </w:r>
    </w:p>
    <w:p w14:paraId="12DAE03B" w14:textId="04CBD969"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252CB5">
        <w:t>(</w:t>
      </w:r>
      <w:r w:rsidR="00252CB5">
        <w:rPr>
          <w:noProof/>
        </w:rPr>
        <w:t>6</w:t>
      </w:r>
      <w:r w:rsidR="00252CB5">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xml:space="preserve">, attributing </w:t>
      </w:r>
      <w:proofErr w:type="gramStart"/>
      <w:r>
        <w:t>all of</w:t>
      </w:r>
      <w:proofErr w:type="gramEnd"/>
      <w:r>
        <w:t xml:space="preserve">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46" w:name="_Ref85736573"/>
      <w:r>
        <w:t>Pose solution and</w:t>
      </w:r>
      <w:r w:rsidR="0019790A">
        <w:t xml:space="preserve"> error correction</w:t>
      </w:r>
      <w:bookmarkEnd w:id="46"/>
    </w:p>
    <w:p w14:paraId="6F1F604A" w14:textId="3201AA90" w:rsidR="00FD1F94" w:rsidRDefault="00380E11" w:rsidP="005E6002">
      <w:pPr>
        <w:pStyle w:val="Text"/>
      </w:pPr>
      <w:r>
        <w:rPr>
          <w:noProof/>
        </w:rPr>
        <mc:AlternateContent>
          <mc:Choice Requires="wpc">
            <w:drawing>
              <wp:anchor distT="0" distB="0" distL="114300" distR="114300" simplePos="0" relativeHeight="251697152" behindDoc="0" locked="0" layoutInCell="1" allowOverlap="1" wp14:anchorId="472C17F4" wp14:editId="2566F1B3">
                <wp:simplePos x="0" y="0"/>
                <wp:positionH relativeFrom="margin">
                  <wp:posOffset>3376930</wp:posOffset>
                </wp:positionH>
                <wp:positionV relativeFrom="margin">
                  <wp:posOffset>6534785</wp:posOffset>
                </wp:positionV>
                <wp:extent cx="3209290" cy="2245360"/>
                <wp:effectExtent l="0" t="0" r="0" b="254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27FBE228" w:rsidR="00C94FE1" w:rsidRPr="00206520" w:rsidRDefault="00C94FE1" w:rsidP="00A905FE">
                              <w:pPr>
                                <w:jc w:val="both"/>
                                <w:rPr>
                                  <w:rFonts w:ascii="Cambria Math" w:hAnsi="Cambria Math"/>
                                  <w:i/>
                                  <w:iCs/>
                                </w:rPr>
                              </w:pPr>
                              <w:bookmarkStart w:id="47"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C560C6">
                                <w:rPr>
                                  <w:noProof/>
                                  <w:sz w:val="16"/>
                                  <w:szCs w:val="16"/>
                                </w:rPr>
                                <w:t>3</w:t>
                              </w:r>
                              <w:r w:rsidRPr="00C32B67">
                                <w:rPr>
                                  <w:noProof/>
                                  <w:sz w:val="16"/>
                                  <w:szCs w:val="16"/>
                                </w:rPr>
                                <w:fldChar w:fldCharType="end"/>
                              </w:r>
                              <w:bookmarkEnd w:id="47"/>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Canvas 200" o:spid="_x0000_s1046" editas="canvas" style="position:absolute;left:0;text-align:left;margin-left:265.9pt;margin-top:514.55pt;width:252.7pt;height:176.8pt;z-index:251697152;mso-position-horizontal-relative:margin;mso-position-vertical-relative:margin;mso-width-relative:margin;mso-height-relative:margin" coordsize="32092,22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">
                <v:shape id="_x0000_s1047" type="#_x0000_t75" style="position:absolute;width:32092;height:22453;visibility:visible;mso-wrap-style:square">
                  <v:fill o:detectmouseclick="t"/>
                  <v:path o:connecttype="none"/>
                </v:shape>
                <v:shape id="Text Box 42" o:spid="_x0000_s1048"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27FBE228" w:rsidR="00C94FE1" w:rsidRPr="00206520" w:rsidRDefault="00C94FE1" w:rsidP="00A905FE">
                        <w:pPr>
                          <w:jc w:val="both"/>
                          <w:rPr>
                            <w:rFonts w:ascii="Cambria Math" w:hAnsi="Cambria Math"/>
                            <w:i/>
                            <w:iCs/>
                          </w:rPr>
                        </w:pPr>
                        <w:bookmarkStart w:id="4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C560C6">
                          <w:rPr>
                            <w:noProof/>
                            <w:sz w:val="16"/>
                            <w:szCs w:val="16"/>
                          </w:rPr>
                          <w:t>3</w:t>
                        </w:r>
                        <w:r w:rsidRPr="00C32B67">
                          <w:rPr>
                            <w:noProof/>
                            <w:sz w:val="16"/>
                            <w:szCs w:val="16"/>
                          </w:rPr>
                          <w:fldChar w:fldCharType="end"/>
                        </w:r>
                        <w:bookmarkEnd w:id="4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w:t>
                        </w:r>
                        <w:proofErr w:type="gramStart"/>
                        <w:r>
                          <w:rPr>
                            <w:bCs/>
                            <w:sz w:val="16"/>
                            <w:szCs w:val="16"/>
                          </w:rPr>
                          <w:t>compare</w:t>
                        </w:r>
                        <w:proofErr w:type="gramEnd"/>
                        <w:r>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49"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50"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51"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52"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53"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54"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55"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56"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57"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58"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59"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60"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61"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62"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63"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64"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65"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66"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v:group>
            </w:pict>
          </mc:Fallback>
        </mc:AlternateContent>
      </w:r>
      <w:r w:rsidR="00DA5201">
        <w:t xml:space="preserve">Magnetic tracking is an </w:t>
      </w:r>
      <w:r w:rsidR="00DA5201">
        <w:rPr>
          <w:i/>
          <w:iCs/>
        </w:rPr>
        <w:t>inverse problem</w:t>
      </w:r>
      <w:r w:rsidR="00DA5201">
        <w:t xml:space="preserve">.  </w:t>
      </w:r>
      <w:r w:rsidR="000D5646">
        <w:t>W</w:t>
      </w:r>
      <w:r w:rsidR="00DA5201">
        <w:t xml:space="preserve">e </w:t>
      </w:r>
      <w:r w:rsidR="000D5646">
        <w:t>can calibrate a</w:t>
      </w:r>
      <w:r w:rsidR="00DA5201">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rsidR="00DA5201">
        <w:t xml:space="preserve"> </w:t>
      </w:r>
      <w:r w:rsidR="000D5646">
        <w:t>predict</w:t>
      </w:r>
      <w:r w:rsidR="00DA5201">
        <w:t xml:space="preserve"> </w:t>
      </w:r>
      <w:r w:rsidR="000D5646">
        <w:t>the</w:t>
      </w:r>
      <w:r w:rsidR="00DA5201">
        <w:t xml:space="preserve"> coupling </w:t>
      </w:r>
      <m:oMath>
        <m:r>
          <m:rPr>
            <m:sty m:val="bi"/>
          </m:rPr>
          <w:rPr>
            <w:rFonts w:ascii="Cambria Math" w:hAnsi="Cambria Math"/>
          </w:rPr>
          <m:t>C</m:t>
        </m:r>
      </m:oMath>
      <w:r w:rsidR="000D5646">
        <w:t xml:space="preserve"> </w:t>
      </w:r>
      <w:r w:rsidR="00DA5201">
        <w:t>we expect to see in sensor pose</w:t>
      </w:r>
      <w:r w:rsidR="000D5646">
        <w:t xml:space="preserve"> </w:t>
      </w:r>
      <m:oMath>
        <m:r>
          <m:rPr>
            <m:sty m:val="bi"/>
          </m:rPr>
          <w:rPr>
            <w:rFonts w:ascii="Cambria Math" w:eastAsiaTheme="minorEastAsia" w:hAnsi="Cambria Math"/>
          </w:rPr>
          <m:t>P</m:t>
        </m:r>
      </m:oMath>
      <w:r w:rsidR="000D5646">
        <w:t>, but this</w:t>
      </w:r>
      <w:r w:rsidR="00DA5201">
        <w:t xml:space="preserve"> does not tell us how to solve the inverse problem: given a measurement </w:t>
      </w:r>
      <m:oMath>
        <m:r>
          <m:rPr>
            <m:sty m:val="bi"/>
          </m:rPr>
          <w:rPr>
            <w:rFonts w:ascii="Cambria Math" w:hAnsi="Cambria Math"/>
          </w:rPr>
          <m:t>C</m:t>
        </m:r>
      </m:oMath>
      <w:r w:rsidR="00DA5201">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5406DB">
        <w:rPr>
          <w:rFonts w:eastAsiaTheme="minorEastAsia"/>
        </w:rPr>
        <w:t>?</w:t>
      </w:r>
      <w:r w:rsidR="00DA5201">
        <w:rPr>
          <w:rFonts w:eastAsiaTheme="minorEastAsia"/>
        </w:rPr>
        <w:t xml:space="preserve"> </w:t>
      </w:r>
      <w:r w:rsidR="00DA5201">
        <w:t>Some measurement models permit a closed-form pose solution using linear algebra</w:t>
      </w:r>
      <w:r w:rsidR="00025757">
        <w:fldChar w:fldCharType="begin" w:fldLock="1"/>
      </w:r>
      <w:r w:rsidR="00B63B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fldChar w:fldCharType="separate"/>
      </w:r>
      <w:r w:rsidR="002207C6" w:rsidRPr="002207C6">
        <w:rPr>
          <w:noProof/>
        </w:rPr>
        <w:t>[5]–[7]</w:t>
      </w:r>
      <w:r w:rsidR="00025757">
        <w:fldChar w:fldCharType="end"/>
      </w:r>
      <w:r w:rsidR="00DA5201">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Pr>
          <w:rFonts w:eastAsiaTheme="minorEastAsia"/>
          <w:b/>
          <w:bCs/>
        </w:rPr>
        <w:t xml:space="preserve"> </w:t>
      </w:r>
      <w:r w:rsidR="00DA5201">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Pr>
          <w:rFonts w:eastAsiaTheme="minorEastAsia"/>
        </w:rPr>
        <w:t>.</w:t>
      </w:r>
    </w:p>
    <w:p w14:paraId="546F5C16" w14:textId="7EEF9D7B" w:rsidR="000D5646" w:rsidRDefault="00380E11" w:rsidP="00E073D0">
      <w:pPr>
        <w:pStyle w:val="Text"/>
      </w:pPr>
      <w:r>
        <w:rPr>
          <w:noProof/>
        </w:rPr>
        <mc:AlternateContent>
          <mc:Choice Requires="wpc">
            <w:drawing>
              <wp:anchor distT="0" distB="0" distL="114300" distR="114300" simplePos="0" relativeHeight="251663360" behindDoc="0" locked="0" layoutInCell="1" allowOverlap="1" wp14:anchorId="2914FBA3" wp14:editId="49797B1C">
                <wp:simplePos x="0" y="0"/>
                <wp:positionH relativeFrom="margin">
                  <wp:align>left</wp:align>
                </wp:positionH>
                <wp:positionV relativeFrom="margin">
                  <wp:align>bottom</wp:align>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5E4FCA95" w:rsidR="00C94FE1" w:rsidRPr="00D205A5" w:rsidRDefault="00C94FE1" w:rsidP="0058538F">
                              <w:pPr>
                                <w:pStyle w:val="FigureCaption"/>
                              </w:pPr>
                              <w:bookmarkStart w:id="49" w:name="_Ref84433500"/>
                              <w:r w:rsidRPr="008C08E1">
                                <w:t xml:space="preserve">Fig. </w:t>
                              </w:r>
                              <w:r>
                                <w:fldChar w:fldCharType="begin"/>
                              </w:r>
                              <w:r>
                                <w:instrText xml:space="preserve"> SEQ Figure \* ARABIC </w:instrText>
                              </w:r>
                              <w:r>
                                <w:fldChar w:fldCharType="separate"/>
                              </w:r>
                              <w:r w:rsidR="00C560C6">
                                <w:rPr>
                                  <w:noProof/>
                                </w:rPr>
                                <w:t>2</w:t>
                              </w:r>
                              <w:r>
                                <w:rPr>
                                  <w:noProof/>
                                </w:rPr>
                                <w:fldChar w:fldCharType="end"/>
                              </w:r>
                              <w:bookmarkEnd w:id="49"/>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_x0000_s1067" editas="canvas" style="position:absolute;left:0;text-align:left;margin-left:0;margin-top:0;width:252.7pt;height:105.85pt;z-index:251663360;mso-position-horizontal:left;mso-position-horizontal-relative:margin;mso-position-vertical:bottom;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">
                <v:shape id="_x0000_s1068" type="#_x0000_t75" style="position:absolute;width:32092;height:13436;visibility:visible;mso-wrap-style:square">
                  <v:fill o:detectmouseclick="t"/>
                  <v:path o:connecttype="none"/>
                </v:shape>
                <v:shape id="AutoShape 22" o:spid="_x0000_s1069"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70"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E4FCA95" w:rsidR="00C94FE1" w:rsidRPr="00D205A5" w:rsidRDefault="00C94FE1" w:rsidP="0058538F">
                        <w:pPr>
                          <w:pStyle w:val="FigureCaption"/>
                        </w:pPr>
                        <w:bookmarkStart w:id="50" w:name="_Ref84433500"/>
                        <w:r w:rsidRPr="008C08E1">
                          <w:t xml:space="preserve">Fig. </w:t>
                        </w:r>
                        <w:r>
                          <w:fldChar w:fldCharType="begin"/>
                        </w:r>
                        <w:r>
                          <w:instrText xml:space="preserve"> SEQ Figure \* ARABIC </w:instrText>
                        </w:r>
                        <w:r>
                          <w:fldChar w:fldCharType="separate"/>
                        </w:r>
                        <w:r w:rsidR="00C560C6">
                          <w:rPr>
                            <w:noProof/>
                          </w:rPr>
                          <w:t>2</w:t>
                        </w:r>
                        <w:r>
                          <w:rPr>
                            <w:noProof/>
                          </w:rPr>
                          <w:fldChar w:fldCharType="end"/>
                        </w:r>
                        <w:bookmarkEnd w:id="50"/>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71"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72"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73"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74"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75"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76"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77"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78"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79"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80"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81"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82"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83"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84"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85"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86"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87"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88"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89"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90"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91"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v:group>
            </w:pict>
          </mc:Fallback>
        </mc:AlternateContent>
      </w:r>
      <w:r w:rsidR="00F5077D">
        <w:t xml:space="preserve">In microsurgery the accuracy requirement is high, but the workspace is inherently constrained. </w:t>
      </w:r>
      <w:r w:rsidR="0019790A">
        <w:t>When high accuracy is required over a well-defined workspace, it is possible to measure the error at many poses, and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252CB5">
        <w:t>III.C</w:t>
      </w:r>
      <w:r w:rsidR="00C7616D">
        <w:fldChar w:fldCharType="end"/>
      </w:r>
      <w:r w:rsidR="00641A41">
        <w:t>)</w:t>
      </w:r>
      <w:r w:rsidR="00154AE3">
        <w:t xml:space="preserve">. </w:t>
      </w:r>
      <w:r w:rsidR="000D5646">
        <w:t xml:space="preserve">As with the calibration of the </w:t>
      </w:r>
      <w:r w:rsidR="000D5646">
        <w:t xml:space="preserve">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562EE36D"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w:t>
      </w:r>
      <w:proofErr w:type="gramStart"/>
      <w:r w:rsidR="00780668">
        <w:t>fairly low</w:t>
      </w:r>
      <w:proofErr w:type="gramEnd"/>
      <w:r w:rsidR="00780668">
        <w:t xml:space="preserve">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ins w:id="51" w:author="robmacl53@gmail.com" w:date="2024-01-28T12:32:00Z">
        <w:r w:rsidR="00CB00A7">
          <w:t xml:space="preserve"> (DLT)</w:t>
        </w:r>
      </w:ins>
      <w:r w:rsidR="00EE1032">
        <w:t xml:space="preserve"> algorithm</w:t>
      </w:r>
      <w:r w:rsidR="00780668">
        <w:t xml:space="preserve"> </w:t>
      </w:r>
      <w:r>
        <w:t xml:space="preserve">to work well </w:t>
      </w:r>
      <w:r w:rsidR="00B64F42">
        <w:t>here</w:t>
      </w:r>
      <w:r w:rsidR="006C6C70">
        <w:fldChar w:fldCharType="begin" w:fldLock="1"/>
      </w:r>
      <w:r w:rsidR="00B63BA0">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fldChar w:fldCharType="separate"/>
      </w:r>
      <w:r w:rsidR="002207C6" w:rsidRPr="002207C6">
        <w:rPr>
          <w:noProof/>
        </w:rPr>
        <w:t>[24]</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w:t>
      </w:r>
      <w:proofErr w:type="gramStart"/>
      <w:r w:rsidR="00AE5DBA">
        <w:t>benefit</w:t>
      </w:r>
      <w:proofErr w:type="gramEnd"/>
      <w:r w:rsidR="00AE5DBA">
        <w:t>.</w:t>
      </w:r>
    </w:p>
    <w:p w14:paraId="0D4F873C" w14:textId="698F1ABD" w:rsidR="0058538F" w:rsidRDefault="005964CE" w:rsidP="0058538F">
      <w:pPr>
        <w:pStyle w:val="Heading1"/>
      </w:pPr>
      <w:r>
        <w:t>Characterizing tracker error</w:t>
      </w:r>
    </w:p>
    <w:p w14:paraId="3B60500E" w14:textId="40399355"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ins w:id="52" w:author="robmacl53@gmail.com" w:date="2024-01-27T16:06:00Z">
        <w:r w:rsidR="00252CB5" w:rsidRPr="00252CB5">
          <w:rPr>
            <w:rPrChange w:id="53" w:author="robmacl53@gmail.com" w:date="2024-01-27T16:06:00Z">
              <w:rPr>
                <w:sz w:val="16"/>
                <w:szCs w:val="16"/>
              </w:rPr>
            </w:rPrChange>
          </w:rPr>
          <w:t xml:space="preserve">Fig. </w:t>
        </w:r>
        <w:r w:rsidR="00252CB5" w:rsidRPr="00252CB5">
          <w:rPr>
            <w:noProof/>
            <w:rPrChange w:id="54" w:author="robmacl53@gmail.com" w:date="2024-01-27T16:06:00Z">
              <w:rPr>
                <w:noProof/>
                <w:sz w:val="16"/>
                <w:szCs w:val="16"/>
              </w:rPr>
            </w:rPrChange>
          </w:rPr>
          <w:t>3</w:t>
        </w:r>
      </w:ins>
      <w:del w:id="55" w:author="robmacl53@gmail.com" w:date="2024-01-27T16:06:00Z">
        <w:r w:rsidR="00AD523A" w:rsidRPr="00AD523A" w:rsidDel="00252CB5">
          <w:delText xml:space="preserve">Fig. </w:delText>
        </w:r>
        <w:r w:rsidR="00AD523A" w:rsidRPr="00AD523A" w:rsidDel="00252CB5">
          <w:rPr>
            <w:noProof/>
          </w:rPr>
          <w:delText>3</w:delText>
        </w:r>
      </w:del>
      <w:r w:rsidRPr="001C711E">
        <w:rPr>
          <w:bCs/>
        </w:rPr>
        <w:fldChar w:fldCharType="end"/>
      </w:r>
      <w:r w:rsidRPr="001C711E">
        <w:rPr>
          <w:bCs/>
        </w:rPr>
        <w:t xml:space="preserve"> is</w:t>
      </w:r>
      <w:r>
        <w:rPr>
          <w:bCs/>
        </w:rPr>
        <w:t xml:space="preserve"> a pose diagram of the error kinematics.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7B25DB14" w:rsidR="002C6C8E" w:rsidRDefault="00DE5FA4" w:rsidP="003A03D3">
            <w:pPr>
              <w:pStyle w:val="Text"/>
              <w:ind w:firstLine="0"/>
              <w:jc w:val="right"/>
            </w:pPr>
            <w:bookmarkStart w:id="56" w:name="_Ref91080390"/>
            <w:r>
              <w:t>(</w:t>
            </w:r>
            <w:r>
              <w:fldChar w:fldCharType="begin"/>
            </w:r>
            <w:r>
              <w:instrText xml:space="preserve"> SEQ Equation \* ARABIC </w:instrText>
            </w:r>
            <w:r>
              <w:fldChar w:fldCharType="separate"/>
            </w:r>
            <w:r w:rsidR="00207B7F">
              <w:rPr>
                <w:noProof/>
              </w:rPr>
              <w:t>8</w:t>
            </w:r>
            <w:r>
              <w:rPr>
                <w:noProof/>
              </w:rPr>
              <w:fldChar w:fldCharType="end"/>
            </w:r>
            <w:r>
              <w:t>)</w:t>
            </w:r>
            <w:bookmarkEnd w:id="56"/>
          </w:p>
        </w:tc>
      </w:tr>
    </w:tbl>
    <w:p w14:paraId="22FA7260" w14:textId="77777777" w:rsidR="002C6C8E" w:rsidRPr="002C6C8E" w:rsidRDefault="002C6C8E" w:rsidP="00050FB8">
      <w:pPr>
        <w:pStyle w:val="Text"/>
      </w:pPr>
    </w:p>
    <w:p w14:paraId="7F8728DD" w14:textId="128AAB63"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252CB5">
        <w:t>(</w:t>
      </w:r>
      <w:r w:rsidR="00252CB5">
        <w:rPr>
          <w:noProof/>
        </w:rPr>
        <w:t>7</w:t>
      </w:r>
      <w:r w:rsidR="00252CB5">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252CB5">
        <w:t>(</w:t>
      </w:r>
      <w:r w:rsidR="00252CB5">
        <w:rPr>
          <w:noProof/>
        </w:rPr>
        <w:t>1</w:t>
      </w:r>
      <w:r w:rsidR="00252CB5">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2A90DE84" w:rsidR="00DF0FD6" w:rsidRDefault="00DF0FD6" w:rsidP="00DF0FD6">
      <w:pPr>
        <w:pStyle w:val="Heading2"/>
      </w:pPr>
      <w:r>
        <w:lastRenderedPageBreak/>
        <w:t>Uncertainty of stage position and tracker measurement</w:t>
      </w:r>
    </w:p>
    <w:p w14:paraId="4192402A" w14:textId="1E148825"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ins w:id="57" w:author="robmacl53@gmail.com" w:date="2024-01-27T16:06:00Z">
        <w:r w:rsidR="00252CB5" w:rsidRPr="00252CB5">
          <w:rPr>
            <w:rPrChange w:id="58" w:author="robmacl53@gmail.com" w:date="2024-01-27T16:06:00Z">
              <w:rPr>
                <w:sz w:val="16"/>
                <w:szCs w:val="16"/>
              </w:rPr>
            </w:rPrChange>
          </w:rPr>
          <w:t xml:space="preserve">Fig. </w:t>
        </w:r>
        <w:r w:rsidR="00252CB5" w:rsidRPr="00252CB5">
          <w:rPr>
            <w:noProof/>
            <w:rPrChange w:id="59" w:author="robmacl53@gmail.com" w:date="2024-01-27T16:06:00Z">
              <w:rPr>
                <w:noProof/>
                <w:sz w:val="16"/>
                <w:szCs w:val="16"/>
              </w:rPr>
            </w:rPrChange>
          </w:rPr>
          <w:t>3</w:t>
        </w:r>
      </w:ins>
      <w:del w:id="60" w:author="robmacl53@gmail.com" w:date="2024-01-27T16:06:00Z">
        <w:r w:rsidR="00AD523A" w:rsidRPr="00AD523A" w:rsidDel="00252CB5">
          <w:delText xml:space="preserve">Fig. </w:delText>
        </w:r>
        <w:r w:rsidR="00AD523A" w:rsidRPr="00AD523A" w:rsidDel="00252CB5">
          <w:rPr>
            <w:noProof/>
          </w:rPr>
          <w:delText>3</w:delText>
        </w:r>
      </w:del>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252CB5">
        <w:t>(</w:t>
      </w:r>
      <w:r w:rsidR="00252CB5">
        <w:rPr>
          <w:noProof/>
        </w:rPr>
        <w:t>5</w:t>
      </w:r>
      <w:r w:rsidR="00252CB5">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52325545" w:rsidR="001C711E" w:rsidRDefault="001C711E" w:rsidP="001C711E">
            <w:pPr>
              <w:jc w:val="right"/>
              <w:rPr>
                <w:b/>
                <w:bCs/>
                <w:iCs/>
              </w:rPr>
            </w:pPr>
            <w:bookmarkStart w:id="61" w:name="_Ref85733594"/>
            <w:bookmarkStart w:id="62" w:name="_Ref85734533"/>
            <w:r>
              <w:rPr>
                <w:b/>
                <w:bCs/>
                <w:iCs/>
              </w:rPr>
              <w:t>(</w:t>
            </w:r>
            <w:r>
              <w:fldChar w:fldCharType="begin"/>
            </w:r>
            <w:r>
              <w:instrText xml:space="preserve"> SEQ Equation \* ARABIC </w:instrText>
            </w:r>
            <w:r>
              <w:fldChar w:fldCharType="separate"/>
            </w:r>
            <w:r w:rsidR="00207B7F">
              <w:rPr>
                <w:noProof/>
              </w:rPr>
              <w:t>9</w:t>
            </w:r>
            <w:r>
              <w:rPr>
                <w:noProof/>
              </w:rPr>
              <w:fldChar w:fldCharType="end"/>
            </w:r>
            <w:bookmarkEnd w:id="61"/>
            <w:r>
              <w:t>)</w:t>
            </w:r>
            <w:bookmarkEnd w:id="62"/>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751D6CB3"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B63B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fldChar w:fldCharType="separate"/>
      </w:r>
      <w:r w:rsidR="002207C6" w:rsidRPr="002207C6">
        <w:rPr>
          <w:noProof/>
        </w:rPr>
        <w:t>[25]</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05E33F2C"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252CB5">
        <w:t>(</w:t>
      </w:r>
      <w:r w:rsidR="00252CB5">
        <w:rPr>
          <w:noProof/>
        </w:rPr>
        <w:t>7</w:t>
      </w:r>
      <w:r w:rsidR="00252CB5">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45B61B6D"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ins w:id="63" w:author="robmacl53@gmail.com" w:date="2024-01-27T16:06:00Z">
        <w:r w:rsidR="00252CB5">
          <w:rPr>
            <w:b/>
            <w:bCs/>
            <w:iCs/>
          </w:rPr>
          <w:t>(</w:t>
        </w:r>
        <w:r w:rsidR="00252CB5">
          <w:rPr>
            <w:noProof/>
          </w:rPr>
          <w:t>8</w:t>
        </w:r>
        <w:r w:rsidR="00252CB5">
          <w:t>)</w:t>
        </w:r>
      </w:ins>
      <w:del w:id="64" w:author="robmacl53@gmail.com" w:date="2024-01-27T16:06:00Z">
        <w:r w:rsidR="00AD523A" w:rsidDel="00252CB5">
          <w:rPr>
            <w:b/>
            <w:bCs/>
            <w:iCs/>
          </w:rPr>
          <w:delText>(</w:delText>
        </w:r>
        <w:r w:rsidR="00AD523A" w:rsidDel="00252CB5">
          <w:rPr>
            <w:noProof/>
          </w:rPr>
          <w:delText>8</w:delText>
        </w:r>
        <w:r w:rsidR="00AD523A" w:rsidDel="00252CB5">
          <w:delText>)</w:delText>
        </w:r>
      </w:del>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262D9C79" w:rsidR="00BB2AB8" w:rsidRDefault="00364B41" w:rsidP="00BB2AB8">
            <w:pPr>
              <w:pStyle w:val="Text"/>
              <w:ind w:firstLine="0"/>
              <w:jc w:val="right"/>
            </w:pPr>
            <w:bookmarkStart w:id="65" w:name="_Ref85714067"/>
            <w:bookmarkStart w:id="66" w:name="_Ref85091451"/>
            <w:r>
              <w:t>(</w:t>
            </w:r>
            <w:r>
              <w:fldChar w:fldCharType="begin"/>
            </w:r>
            <w:r>
              <w:instrText xml:space="preserve"> SEQ Equation \* ARABIC </w:instrText>
            </w:r>
            <w:r>
              <w:fldChar w:fldCharType="separate"/>
            </w:r>
            <w:r w:rsidR="00207B7F">
              <w:rPr>
                <w:noProof/>
              </w:rPr>
              <w:t>10</w:t>
            </w:r>
            <w:r>
              <w:rPr>
                <w:noProof/>
              </w:rPr>
              <w:fldChar w:fldCharType="end"/>
            </w:r>
            <w:bookmarkEnd w:id="65"/>
            <w:r>
              <w:t>)</w:t>
            </w:r>
            <w:bookmarkEnd w:id="66"/>
          </w:p>
        </w:tc>
      </w:tr>
    </w:tbl>
    <w:p w14:paraId="27100FAF" w14:textId="2A105648" w:rsidR="003442EA" w:rsidRDefault="00CE2D4C" w:rsidP="001F022B">
      <w:pPr>
        <w:pStyle w:val="Heading2"/>
      </w:pPr>
      <w:r w:rsidRPr="00B738A5">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3"/>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567C2C23" w:rsidR="00C94FE1" w:rsidRDefault="00C94FE1" w:rsidP="005964CE">
                              <w:pPr>
                                <w:pStyle w:val="FigureCaption"/>
                              </w:pPr>
                              <w:bookmarkStart w:id="67" w:name="_Ref84435145"/>
                              <w:r>
                                <w:t xml:space="preserve">Fig. </w:t>
                              </w:r>
                              <w:r>
                                <w:fldChar w:fldCharType="begin"/>
                              </w:r>
                              <w:r>
                                <w:instrText xml:space="preserve"> SEQ Figure \* ARABIC </w:instrText>
                              </w:r>
                              <w:r>
                                <w:fldChar w:fldCharType="separate"/>
                              </w:r>
                              <w:r w:rsidR="00C560C6">
                                <w:rPr>
                                  <w:noProof/>
                                </w:rPr>
                                <w:t>4</w:t>
                              </w:r>
                              <w:r>
                                <w:rPr>
                                  <w:noProof/>
                                </w:rPr>
                                <w:fldChar w:fldCharType="end"/>
                              </w:r>
                              <w:bookmarkEnd w:id="67"/>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w:t>
                              </w:r>
                              <w:proofErr w:type="gramStart"/>
                              <w:r>
                                <w:t>so as to</w:t>
                              </w:r>
                              <w:proofErr w:type="gramEnd"/>
                              <w:r>
                                <w:t xml:space="preserve">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4"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567C2C23" w:rsidR="00C94FE1" w:rsidRDefault="00C94FE1" w:rsidP="005964CE">
                        <w:pPr>
                          <w:pStyle w:val="FigureCaption"/>
                        </w:pPr>
                        <w:bookmarkStart w:id="68" w:name="_Ref84435145"/>
                        <w:r>
                          <w:t xml:space="preserve">Fig. </w:t>
                        </w:r>
                        <w:r>
                          <w:fldChar w:fldCharType="begin"/>
                        </w:r>
                        <w:r>
                          <w:instrText xml:space="preserve"> SEQ Figure \* ARABIC </w:instrText>
                        </w:r>
                        <w:r>
                          <w:fldChar w:fldCharType="separate"/>
                        </w:r>
                        <w:r w:rsidR="00C560C6">
                          <w:rPr>
                            <w:noProof/>
                          </w:rPr>
                          <w:t>4</w:t>
                        </w:r>
                        <w:r>
                          <w:rPr>
                            <w:noProof/>
                          </w:rPr>
                          <w:fldChar w:fldCharType="end"/>
                        </w:r>
                        <w:bookmarkEnd w:id="68"/>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w:t>
                        </w:r>
                        <w:proofErr w:type="gramStart"/>
                        <w:r>
                          <w:t>so as to</w:t>
                        </w:r>
                        <w:proofErr w:type="gramEnd"/>
                        <w:r>
                          <w:t xml:space="preserve">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t>Systematic and random error</w:t>
      </w:r>
    </w:p>
    <w:p w14:paraId="4FAA64DA" w14:textId="1FFAC718"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252CB5">
        <w:t>(</w:t>
      </w:r>
      <w:r w:rsidR="00252CB5">
        <w:rPr>
          <w:noProof/>
        </w:rPr>
        <w:t>9</w:t>
      </w:r>
      <w:r w:rsidR="00252CB5">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252CB5">
        <w:t>(</w:t>
      </w:r>
      <w:r w:rsidR="00252CB5">
        <w:rPr>
          <w:noProof/>
        </w:rPr>
        <w:t>9</w:t>
      </w:r>
      <w:r w:rsidR="00252CB5">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xml:space="preserve">. A lower order model may appear to give worse </w:t>
      </w:r>
      <w:proofErr w:type="gramStart"/>
      <w:r w:rsidR="003D3791">
        <w:t>error</w:t>
      </w:r>
      <w:proofErr w:type="gramEnd"/>
      <w:r w:rsidR="003D3791">
        <w:t xml:space="preserve">, yet </w:t>
      </w:r>
      <w:proofErr w:type="gramStart"/>
      <w:r w:rsidR="003D3791">
        <w:t>actually be</w:t>
      </w:r>
      <w:proofErr w:type="gramEnd"/>
      <w:r w:rsidR="003D3791">
        <w:t xml:space="preserve"> more accurate.</w:t>
      </w:r>
    </w:p>
    <w:p w14:paraId="155EC2CF" w14:textId="74D554D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5B3CD64" w14:textId="5C5B6D69" w:rsidR="00426F5D" w:rsidRDefault="00426F5D" w:rsidP="00426F5D">
      <w:pPr>
        <w:pStyle w:val="Heading2"/>
        <w:rPr>
          <w:rFonts w:eastAsiaTheme="minorEastAsia"/>
        </w:rPr>
      </w:pPr>
      <w:r>
        <w:rPr>
          <w:rFonts w:eastAsiaTheme="minorEastAsia"/>
        </w:rPr>
        <w:t>Stage and fixture design</w:t>
      </w:r>
    </w:p>
    <w:p w14:paraId="08F279CE" w14:textId="4F42CFDE" w:rsidR="00334DF4" w:rsidRDefault="00327E13" w:rsidP="00334DF4">
      <w:pPr>
        <w:pStyle w:val="Text"/>
      </w:pPr>
      <w:r>
        <w:rPr>
          <w:rFonts w:eastAsiaTheme="minorEastAsia"/>
        </w:rPr>
        <w:t>The</w:t>
      </w:r>
      <w:r w:rsidR="008B1DD0">
        <w:rPr>
          <w:rFonts w:eastAsiaTheme="minorEastAsia"/>
        </w:rPr>
        <w:t xml:space="preserve"> calibration stage in</w:t>
      </w:r>
      <w:r>
        <w:rPr>
          <w:rFonts w:eastAsiaTheme="minorEastAsia"/>
        </w:rPr>
        <w:t xml:space="preserv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252CB5">
        <w:t xml:space="preserve">Fig. </w:t>
      </w:r>
      <w:r w:rsidR="00252CB5">
        <w:rPr>
          <w:noProof/>
        </w:rPr>
        <w:t>4</w:t>
      </w:r>
      <w:r>
        <w:rPr>
          <w:rFonts w:eastAsiaTheme="minorEastAsia"/>
        </w:rPr>
        <w:fldChar w:fldCharType="end"/>
      </w:r>
      <w:r>
        <w:rPr>
          <w:rFonts w:eastAsiaTheme="minorEastAsia"/>
        </w:rPr>
        <w:t xml:space="preserve"> </w:t>
      </w:r>
      <w:r>
        <w:rPr>
          <w:bCs/>
          <w:szCs w:val="22"/>
        </w:rPr>
        <w:t xml:space="preserve">provides </w:t>
      </w:r>
      <m:oMath>
        <m:r>
          <w:rPr>
            <w:rFonts w:ascii="Cambria Math" w:hAnsi="Cambria Math"/>
            <w:szCs w:val="22"/>
          </w:rPr>
          <m:t>±50</m:t>
        </m:r>
        <m:r>
          <m:rPr>
            <m:sty m:val="p"/>
          </m:rPr>
          <w:rPr>
            <w:rFonts w:ascii="Cambria Math" w:hAnsi="Cambria Math"/>
            <w:szCs w:val="22"/>
          </w:rPr>
          <m:t>mm</m:t>
        </m:r>
      </m:oMath>
      <w:r>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Pr>
          <w:bCs/>
          <w:iCs/>
          <w:szCs w:val="22"/>
        </w:rPr>
        <w:t xml:space="preserve">and </w:t>
      </w:r>
      <m:oMath>
        <m:r>
          <w:rPr>
            <w:rFonts w:ascii="Cambria Math" w:hAnsi="Cambria Math"/>
            <w:szCs w:val="22"/>
          </w:rPr>
          <m:t>±100°</m:t>
        </m:r>
      </m:oMath>
      <w:r>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E8620A">
        <w:rPr>
          <w:bCs/>
          <w:szCs w:val="22"/>
        </w:rPr>
        <w:t xml:space="preserve"> and is constructed to minimize magnetic interference with the measurement.</w:t>
      </w:r>
      <w:r>
        <w:rPr>
          <w:bCs/>
          <w:szCs w:val="22"/>
        </w:rPr>
        <w:t xml:space="preserve"> </w:t>
      </w:r>
      <w:bookmarkStart w:id="69" w:name="_Hlk142058212"/>
      <w:r w:rsidR="00250C42">
        <w:rPr>
          <w:rFonts w:cstheme="minorHAnsi"/>
        </w:rPr>
        <w:t xml:space="preserve">The stage position uncertainty is </w:t>
      </w:r>
      <w:r w:rsidR="00250C42" w:rsidRPr="00B679B1">
        <w:rPr>
          <w:bCs/>
          <w:szCs w:val="22"/>
        </w:rPr>
        <w:t>10</w:t>
      </w:r>
      <w:r w:rsidR="00250C42">
        <w:rPr>
          <w:bCs/>
          <w:szCs w:val="22"/>
        </w:rPr>
        <w:t>7</w:t>
      </w:r>
      <w:r w:rsidR="00250C42" w:rsidRPr="00B679B1">
        <w:rPr>
          <w:bCs/>
          <w:szCs w:val="22"/>
        </w:rPr>
        <w:t xml:space="preserve"> </w:t>
      </w:r>
      <w:r w:rsidR="00250C42" w:rsidRPr="00B679B1">
        <w:rPr>
          <w:rFonts w:cstheme="minorHAnsi"/>
        </w:rPr>
        <w:t xml:space="preserve">µm, which has little effect on the combined uncertainty </w:t>
      </w:r>
      <w:bookmarkStart w:id="70" w:name="_Hlk142058264"/>
      <w:r w:rsidR="00250C42" w:rsidRPr="00B679B1">
        <w:rPr>
          <w:rFonts w:cstheme="minorHAnsi"/>
        </w:rPr>
        <w:t>(Table II).</w:t>
      </w:r>
      <w:bookmarkEnd w:id="70"/>
      <w:r w:rsidR="00250C42">
        <w:rPr>
          <w:rFonts w:cstheme="minorHAnsi"/>
        </w:rPr>
        <w:t xml:space="preserve"> </w:t>
      </w:r>
      <w:r w:rsidR="00675258">
        <w:rPr>
          <w:bCs/>
          <w:szCs w:val="22"/>
        </w:rPr>
        <w:t>For details</w:t>
      </w:r>
      <w:r w:rsidR="00250C42">
        <w:rPr>
          <w:bCs/>
          <w:szCs w:val="22"/>
        </w:rPr>
        <w:t xml:space="preserve"> of this uncertainty,</w:t>
      </w:r>
      <w:r w:rsidR="00675258">
        <w:rPr>
          <w:bCs/>
          <w:szCs w:val="22"/>
        </w:rPr>
        <w:t xml:space="preserve"> the stage construction and characterization see </w:t>
      </w:r>
      <w:r w:rsidR="00250C42">
        <w:rPr>
          <w:bCs/>
          <w:szCs w:val="22"/>
        </w:rPr>
        <w:t>supplement §II</w:t>
      </w:r>
      <w:r w:rsidR="00675258">
        <w:t xml:space="preserve">. </w:t>
      </w:r>
      <w:bookmarkEnd w:id="69"/>
      <w:r w:rsidR="005964CE">
        <w:rPr>
          <w:rFonts w:eastAsiaTheme="minorEastAsia"/>
          <w:iCs/>
        </w:rPr>
        <w:t xml:space="preserve">The manual source and sensor fixtures in </w:t>
      </w:r>
      <w:r w:rsidR="00334DF4">
        <w:rPr>
          <w:rFonts w:eastAsiaTheme="minorEastAsia"/>
          <w:iCs/>
        </w:rPr>
        <w:fldChar w:fldCharType="begin"/>
      </w:r>
      <w:r w:rsidR="00334DF4">
        <w:rPr>
          <w:rFonts w:eastAsiaTheme="minorEastAsia"/>
          <w:iCs/>
        </w:rPr>
        <w:instrText xml:space="preserve"> REF _Ref142059628 \h </w:instrText>
      </w:r>
      <w:r w:rsidR="00334DF4">
        <w:rPr>
          <w:rFonts w:eastAsiaTheme="minorEastAsia"/>
          <w:iCs/>
        </w:rPr>
      </w:r>
      <w:r w:rsidR="00334DF4">
        <w:rPr>
          <w:rFonts w:eastAsiaTheme="minorEastAsia"/>
          <w:iCs/>
        </w:rPr>
        <w:fldChar w:fldCharType="separate"/>
      </w:r>
      <w:ins w:id="71" w:author="robmacl53@gmail.com" w:date="2024-01-27T16:06:00Z">
        <w:r w:rsidR="00252CB5">
          <w:t xml:space="preserve">Fig. </w:t>
        </w:r>
        <w:r w:rsidR="00252CB5">
          <w:rPr>
            <w:noProof/>
          </w:rPr>
          <w:t>6</w:t>
        </w:r>
      </w:ins>
      <w:del w:id="72" w:author="robmacl53@gmail.com" w:date="2024-01-27T16:06:00Z">
        <w:r w:rsidR="00252CB5" w:rsidDel="00252CB5">
          <w:delText xml:space="preserve">Fig. </w:delText>
        </w:r>
        <w:r w:rsidR="00252CB5" w:rsidDel="00252CB5">
          <w:rPr>
            <w:noProof/>
          </w:rPr>
          <w:delText>5</w:delText>
        </w:r>
      </w:del>
      <w:r w:rsidR="00334DF4">
        <w:rPr>
          <w:rFonts w:eastAsiaTheme="minorEastAsia"/>
          <w:iCs/>
        </w:rPr>
        <w:fldChar w:fldCharType="end"/>
      </w:r>
      <w:r w:rsidR="00334DF4">
        <w:rPr>
          <w:rFonts w:eastAsiaTheme="minorEastAsia"/>
          <w:iCs/>
        </w:rPr>
        <w:t xml:space="preserve"> </w:t>
      </w:r>
      <w:r w:rsidR="005964CE">
        <w:t xml:space="preserve">create additional 90º rotations of the source and sensor. </w:t>
      </w:r>
    </w:p>
    <w:p w14:paraId="270872A4" w14:textId="0E2A5458" w:rsidR="00050FB8" w:rsidRDefault="00F36C4A" w:rsidP="00334DF4">
      <w:pPr>
        <w:pStyle w:val="Heading2"/>
      </w:pPr>
      <w:r>
        <w:t>Data collection patterns</w:t>
      </w:r>
    </w:p>
    <w:p w14:paraId="563AD5F1" w14:textId="02F11A10"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367846BF" w14:textId="0DC71BA6" w:rsidR="00176EAF" w:rsidRDefault="00050FB8" w:rsidP="00050FB8">
      <w:pPr>
        <w:pStyle w:val="Text"/>
      </w:pPr>
      <w:r w:rsidRPr="00BD79A2">
        <w:t>For</w:t>
      </w:r>
      <w:r>
        <w:t xml:space="preserve"> calibration, the motion pattern </w:t>
      </w:r>
      <w:r w:rsidR="00F36C4A">
        <w:t xml:space="preserve">we use </w:t>
      </w:r>
      <w:r>
        <w:t>is a 100 mm cube with a 3x3x3 grid of test points</w:t>
      </w:r>
      <w:r w:rsidR="00240ED3">
        <w:t xml:space="preserve">. </w:t>
      </w:r>
      <w:r w:rsidR="00974388">
        <w:t>This</w:t>
      </w:r>
      <w:r w:rsidR="00240ED3">
        <w:t xml:space="preserve"> cube is offset</w:t>
      </w:r>
      <w:r w:rsidR="00BF0B46">
        <w:t>,</w:t>
      </w:r>
      <w:r w:rsidR="00240ED3">
        <w:t xml:space="preserve"> </w:t>
      </w:r>
      <w:r w:rsidR="00974388">
        <w:t>with sensor motion</w:t>
      </w:r>
      <w:r w:rsidR="00240ED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Pr>
          <w:iCs/>
        </w:rPr>
        <w:t>.</w:t>
      </w:r>
      <w:r w:rsidR="00240ED3">
        <w:t xml:space="preserve"> F</w:t>
      </w:r>
      <w:r>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w:t>
      </w:r>
      <w:r w:rsidR="00240ED3">
        <w:t xml:space="preserve"> are also taken at each grid point</w:t>
      </w:r>
      <w:r>
        <w:t xml:space="preserve">, </w:t>
      </w:r>
      <w:r w:rsidR="00240ED3">
        <w:t>giving</w:t>
      </w:r>
      <w:r>
        <w:t xml:space="preserve"> 135 points in each fixture configuration. The </w:t>
      </w:r>
      <w:r w:rsidR="00240ED3">
        <w:t xml:space="preserve">larger </w:t>
      </w:r>
      <w:r>
        <w:t>test data has a 5x5x5 grid with the same rotations</w:t>
      </w:r>
      <w:r w:rsidR="00240ED3">
        <w:t xml:space="preserve"> (</w:t>
      </w:r>
      <w:r>
        <w:t>625 points</w:t>
      </w:r>
      <w:r w:rsidR="00240ED3">
        <w:t>)</w:t>
      </w:r>
      <w:r>
        <w:t xml:space="preserve">. </w:t>
      </w:r>
    </w:p>
    <w:p w14:paraId="2A2E626F" w14:textId="7CE221BE" w:rsidR="00050FB8" w:rsidRDefault="00050FB8" w:rsidP="00585425">
      <w:pPr>
        <w:pStyle w:val="Text"/>
      </w:pPr>
      <w:r>
        <w:t xml:space="preserve">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ins w:id="73" w:author="robmacl53@gmail.com" w:date="2024-01-27T16:06:00Z">
        <w:r w:rsidR="00252CB5">
          <w:t xml:space="preserve">Fig. </w:t>
        </w:r>
        <w:r w:rsidR="00252CB5">
          <w:rPr>
            <w:noProof/>
          </w:rPr>
          <w:t>5</w:t>
        </w:r>
      </w:ins>
      <w:del w:id="74" w:author="robmacl53@gmail.com" w:date="2024-01-27T16:06:00Z">
        <w:r w:rsidR="00252CB5" w:rsidDel="00252CB5">
          <w:delText xml:space="preserve">Fig. </w:delText>
        </w:r>
        <w:r w:rsidR="00252CB5" w:rsidDel="00252CB5">
          <w:rPr>
            <w:noProof/>
          </w:rPr>
          <w:delText>6</w:delText>
        </w:r>
      </w:del>
      <w:r w:rsidR="008756E2">
        <w:fldChar w:fldCharType="end"/>
      </w:r>
      <w:r w:rsidR="00F6243C">
        <w:t xml:space="preserve"> and §</w:t>
      </w:r>
      <w:r w:rsidR="00F6243C">
        <w:fldChar w:fldCharType="begin"/>
      </w:r>
      <w:r w:rsidR="00F6243C">
        <w:instrText xml:space="preserve"> REF _Ref84437640 \r \h </w:instrText>
      </w:r>
      <w:r w:rsidR="00F6243C">
        <w:fldChar w:fldCharType="separate"/>
      </w:r>
      <w:r w:rsidR="00252CB5">
        <w:t>V.D</w:t>
      </w:r>
      <w:r w:rsidR="00F6243C">
        <w:fldChar w:fldCharType="end"/>
      </w:r>
      <w:r w:rsidR="006019F5">
        <w:t>.</w:t>
      </w:r>
      <w:r w:rsidR="00176EAF">
        <w:t xml:space="preserve"> </w:t>
      </w:r>
      <w:r w:rsidR="008D5013">
        <w:t xml:space="preserve">In the dipole model </w:t>
      </w:r>
      <w:r w:rsidR="008D5013">
        <w:fldChar w:fldCharType="begin"/>
      </w:r>
      <w:r w:rsidR="008D5013">
        <w:instrText xml:space="preserve"> REF _Ref84431633 \h </w:instrText>
      </w:r>
      <w:r w:rsidR="008D5013">
        <w:fldChar w:fldCharType="separate"/>
      </w:r>
      <w:ins w:id="75" w:author="robmacl53@gmail.com" w:date="2024-01-27T16:06:00Z">
        <w:r w:rsidR="00252CB5" w:rsidRPr="004D5B7E">
          <w:t>(</w:t>
        </w:r>
        <w:r w:rsidR="00252CB5">
          <w:rPr>
            <w:noProof/>
          </w:rPr>
          <w:t>3</w:t>
        </w:r>
        <w:r w:rsidR="00252CB5" w:rsidRPr="004D5B7E">
          <w:t>)</w:t>
        </w:r>
      </w:ins>
      <w:del w:id="76" w:author="robmacl53@gmail.com" w:date="2024-01-27T16:06:00Z">
        <w:r w:rsidR="008D5013" w:rsidRPr="004D5B7E" w:rsidDel="00252CB5">
          <w:delText>(</w:delText>
        </w:r>
        <w:r w:rsidR="008D5013" w:rsidDel="00252CB5">
          <w:rPr>
            <w:noProof/>
          </w:rPr>
          <w:delText>3</w:delText>
        </w:r>
        <w:r w:rsidR="008D5013" w:rsidRPr="004D5B7E" w:rsidDel="00252CB5">
          <w:delText>)</w:delText>
        </w:r>
      </w:del>
      <w:r w:rsidR="008D5013">
        <w:fldChar w:fldCharType="end"/>
      </w:r>
      <w:r w:rsidR="008D5013">
        <w:t xml:space="preserve"> the source and sensor response interact linearly. For small deviations from the dipole model the deviation can be decomposed into independent source and sensor effects</w:t>
      </w:r>
      <w:r w:rsidR="00D95521">
        <w:t xml:space="preserve">, so it is not necessary to evaluate the </w:t>
      </w:r>
      <w:r w:rsidR="00BD4A66" w:rsidRPr="00D97A6D">
        <w:rPr>
          <w:noProof/>
          <w:color w:val="FF0000"/>
          <w:highlight w:val="yellow"/>
        </w:rPr>
        <w:lastRenderedPageBreak/>
        <mc:AlternateContent>
          <mc:Choice Requires="wpc">
            <w:drawing>
              <wp:anchor distT="0" distB="0" distL="114300" distR="114300" simplePos="0" relativeHeight="251705344" behindDoc="0" locked="0" layoutInCell="1" allowOverlap="0" wp14:anchorId="0AA3EA6A" wp14:editId="1DADD44B">
                <wp:simplePos x="0" y="0"/>
                <wp:positionH relativeFrom="margin">
                  <wp:posOffset>-635</wp:posOffset>
                </wp:positionH>
                <wp:positionV relativeFrom="margin">
                  <wp:posOffset>140335</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77777777" w:rsidR="00250C42" w:rsidRPr="0075052C" w:rsidRDefault="00250C42" w:rsidP="00250C42">
                              <w:pPr>
                                <w:pStyle w:val="FigureCaption"/>
                              </w:pPr>
                              <w:bookmarkStart w:id="77" w:name="_Ref84435529"/>
                              <w:r>
                                <w:t xml:space="preserve">Fig. </w:t>
                              </w:r>
                              <w:r>
                                <w:fldChar w:fldCharType="begin"/>
                              </w:r>
                              <w:r>
                                <w:instrText xml:space="preserve"> SEQ Figure \* ARABIC </w:instrText>
                              </w:r>
                              <w:r>
                                <w:fldChar w:fldCharType="separate"/>
                              </w:r>
                              <w:r>
                                <w:rPr>
                                  <w:noProof/>
                                </w:rPr>
                                <w:t>5</w:t>
                              </w:r>
                              <w:r>
                                <w:rPr>
                                  <w:noProof/>
                                </w:rPr>
                                <w:fldChar w:fldCharType="end"/>
                              </w:r>
                              <w:bookmarkEnd w:id="77"/>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5"/>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6"/>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77777777" w:rsidR="00250C42" w:rsidRDefault="00250C42" w:rsidP="00250C42">
                              <m:oMathPara>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77777777" w:rsidR="00250C42" w:rsidRDefault="00250C42" w:rsidP="00250C42">
                              <w:pPr>
                                <w:rPr>
                                  <w:rFonts w:ascii="Cambria Math"/>
                                  <w:b/>
                                  <w:bCs/>
                                  <w:i/>
                                  <w:iCs/>
                                </w:rPr>
                              </w:pPr>
                              <m:oMathPara>
                                <m:oMathParaPr>
                                  <m:jc m:val="centerGroup"/>
                                </m:oMathParaPr>
                                <m:oMath>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05pt;margin-top:11.05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QLjKmt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77777777" w:rsidR="00250C42" w:rsidRPr="0075052C" w:rsidRDefault="00250C42" w:rsidP="00250C42">
                        <w:pPr>
                          <w:pStyle w:val="FigureCaption"/>
                        </w:pPr>
                        <w:bookmarkStart w:id="78" w:name="_Ref84435529"/>
                        <w:r>
                          <w:t xml:space="preserve">Fig. </w:t>
                        </w:r>
                        <w:r>
                          <w:fldChar w:fldCharType="begin"/>
                        </w:r>
                        <w:r>
                          <w:instrText xml:space="preserve"> SEQ Figure \* ARABIC </w:instrText>
                        </w:r>
                        <w:r>
                          <w:fldChar w:fldCharType="separate"/>
                        </w:r>
                        <w:r>
                          <w:rPr>
                            <w:noProof/>
                          </w:rPr>
                          <w:t>5</w:t>
                        </w:r>
                        <w:r>
                          <w:rPr>
                            <w:noProof/>
                          </w:rPr>
                          <w:fldChar w:fldCharType="end"/>
                        </w:r>
                        <w:bookmarkEnd w:id="78"/>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7"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8"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77777777" w:rsidR="00250C42" w:rsidRDefault="00250C42" w:rsidP="00250C42">
                        <m:oMathPara>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77777777" w:rsidR="00250C42" w:rsidRDefault="00250C42" w:rsidP="00250C42">
                        <w:pPr>
                          <w:rPr>
                            <w:rFonts w:ascii="Cambria Math"/>
                            <w:b/>
                            <w:bCs/>
                            <w:i/>
                            <w:iCs/>
                          </w:rPr>
                        </w:pPr>
                        <m:oMathPara>
                          <m:oMathParaPr>
                            <m:jc m:val="centerGroup"/>
                          </m:oMathParaPr>
                          <m:oMath>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D95521">
        <w:t xml:space="preserve">full cross product of source and sensor rotations. </w:t>
      </w:r>
      <w:r w:rsidR="008D5013">
        <w:t xml:space="preserve">Broadly, rotation of the sensor helps to identify the sensor response, while rotations of the source identify the source field. </w:t>
      </w:r>
      <w:r w:rsidR="00614471">
        <w:t xml:space="preserve">For </w:t>
      </w:r>
      <m:oMath>
        <m:d>
          <m:dPr>
            <m:begChr m:val="〈"/>
            <m:endChr m:val="〉"/>
            <m:ctrlPr>
              <w:rPr>
                <w:rFonts w:ascii="Cambria Math" w:hAnsi="Cambria Math"/>
                <w:b/>
                <w:bCs/>
                <w:i/>
              </w:rPr>
            </m:ctrlPr>
          </m:dPr>
          <m:e>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d>
      </m:oMath>
      <w:r w:rsidR="00614471">
        <w:rPr>
          <w:b/>
          <w:bCs/>
        </w:rPr>
        <w:t xml:space="preserve"> </w:t>
      </w:r>
      <w:r w:rsidR="00614471">
        <w:t xml:space="preserve">identified by </w:t>
      </w:r>
      <w:r w:rsidR="00614471">
        <w:fldChar w:fldCharType="begin"/>
      </w:r>
      <w:r w:rsidR="00614471">
        <w:instrText xml:space="preserve"> REF _Ref84435529 \h </w:instrText>
      </w:r>
      <w:r w:rsidR="00614471">
        <w:fldChar w:fldCharType="separate"/>
      </w:r>
      <w:ins w:id="79" w:author="robmacl53@gmail.com" w:date="2024-01-27T16:06:00Z">
        <w:r w:rsidR="00252CB5">
          <w:t xml:space="preserve">Fig. </w:t>
        </w:r>
        <w:r w:rsidR="00252CB5">
          <w:rPr>
            <w:noProof/>
          </w:rPr>
          <w:t>5</w:t>
        </w:r>
      </w:ins>
      <w:del w:id="80" w:author="robmacl53@gmail.com" w:date="2024-01-27T16:06:00Z">
        <w:r w:rsidR="00252CB5" w:rsidDel="00252CB5">
          <w:delText xml:space="preserve">Fig. </w:delText>
        </w:r>
        <w:r w:rsidR="00252CB5" w:rsidDel="00252CB5">
          <w:rPr>
            <w:noProof/>
          </w:rPr>
          <w:delText>6</w:delText>
        </w:r>
      </w:del>
      <w:r w:rsidR="00614471">
        <w:fldChar w:fldCharType="end"/>
      </w:r>
      <w:r w:rsidR="00614471">
        <w:t xml:space="preserve"> numbering, we test </w:t>
      </w:r>
      <w:r w:rsidR="00585425">
        <w:t>at poses</w:t>
      </w:r>
      <w:r w:rsidR="00614471">
        <w:t xml:space="preserve"> </w:t>
      </w:r>
      <m:oMath>
        <m:d>
          <m:dPr>
            <m:begChr m:val="〈"/>
            <m:endChr m:val="〉"/>
            <m:ctrlPr>
              <w:rPr>
                <w:rFonts w:ascii="Cambria Math" w:hAnsi="Cambria Math"/>
                <w:b/>
                <w:bCs/>
                <w:i/>
              </w:rPr>
            </m:ctrlPr>
          </m:dPr>
          <m:e>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Pr>
          <w:b/>
          <w:bCs/>
        </w:rPr>
        <w:t xml:space="preserve"> </w:t>
      </w:r>
      <w:r w:rsidR="00614471">
        <w:t xml:space="preserve">and </w:t>
      </w:r>
      <m:oMath>
        <m:d>
          <m:dPr>
            <m:begChr m:val="〈"/>
            <m:endChr m:val="〉"/>
            <m:ctrlPr>
              <w:rPr>
                <w:rFonts w:ascii="Cambria Math" w:hAnsi="Cambria Math"/>
                <w:b/>
                <w:bCs/>
                <w:i/>
              </w:rPr>
            </m:ctrlPr>
          </m:dPr>
          <m:e>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t xml:space="preserve">, giving </w:t>
      </w:r>
      <w:r w:rsidR="00D95521">
        <w:t xml:space="preserve">six manual fixture </w:t>
      </w:r>
      <w:r w:rsidR="00585425">
        <w:t>positions</w:t>
      </w:r>
      <w:r w:rsidR="00D95521">
        <w:t xml:space="preserve"> </w:t>
      </w:r>
      <w:r w:rsidR="00585425">
        <w:t xml:space="preserve">with the 625 stage poses repeated at each, for a </w:t>
      </w:r>
      <w:r>
        <w:t xml:space="preserve">full test </w:t>
      </w:r>
      <w:r w:rsidR="00585425">
        <w:t>dataset of</w:t>
      </w:r>
      <w:r>
        <w:t xml:space="preserve"> 3750 points</w:t>
      </w:r>
      <w:r w:rsidR="00D95521">
        <w:t xml:space="preserve">. </w:t>
      </w:r>
      <w:r w:rsidR="00B1120E">
        <w:t xml:space="preserve">So even with </w:t>
      </w:r>
      <w:r>
        <w:t>this coarse grid spacin</w:t>
      </w:r>
      <w:r w:rsidR="00D95521">
        <w:t>g it</w:t>
      </w:r>
      <w:r>
        <w:t xml:space="preserve"> is impractical to densely sample across a 6DOF workspace.</w:t>
      </w:r>
      <w:r w:rsidR="00557AFD">
        <w:t xml:space="preserve"> </w:t>
      </w:r>
    </w:p>
    <w:p w14:paraId="1325DD27" w14:textId="53C66373" w:rsidR="00821216" w:rsidRDefault="00821216" w:rsidP="00821216">
      <w:pPr>
        <w:pStyle w:val="Heading2"/>
      </w:pPr>
      <w:r w:rsidRPr="00821216">
        <w:t>Test</w:t>
      </w:r>
      <w:r w:rsidR="00512899">
        <w:t>ed hardware</w:t>
      </w:r>
    </w:p>
    <w:p w14:paraId="436A4F2B" w14:textId="77777777" w:rsidR="006712DD" w:rsidRDefault="006712DD" w:rsidP="00C246B5">
      <w:pPr>
        <w:ind w:firstLine="202"/>
        <w:jc w:val="both"/>
        <w:rPr>
          <w:ins w:id="81" w:author="robmacl53@gmail.com" w:date="2024-01-27T16:00:00Z"/>
        </w:rPr>
      </w:pPr>
    </w:p>
    <w:p w14:paraId="01954BBE" w14:textId="7B391B66"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rsidR="00815A21">
        <w:t>While a detailed discussion of ILEMT design and performance is outside the scope of this paper, t</w:t>
      </w:r>
      <w:r>
        <w:t>ypical performance</w:t>
      </w:r>
      <w:r w:rsidR="00F002A7">
        <w:t xml:space="preserve"> with the tested sources</w:t>
      </w:r>
      <w:r w:rsidR="00815A21">
        <w:t>-sensor combination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474D0C73" w:rsidR="00FB069E" w:rsidRDefault="00BD4A66" w:rsidP="00C246B5">
      <w:pPr>
        <w:ind w:firstLine="202"/>
        <w:jc w:val="both"/>
        <w:rPr>
          <w:iCs/>
        </w:rPr>
      </w:pPr>
      <w:r w:rsidRPr="00D97A6D">
        <w:rPr>
          <w:noProof/>
          <w:color w:val="FF0000"/>
          <w:highlight w:val="yellow"/>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77777777" w:rsidR="00250C42" w:rsidRDefault="00250C42" w:rsidP="00250C42">
                              <w:pPr>
                                <w:pStyle w:val="FigureCaption"/>
                              </w:pPr>
                              <w:bookmarkStart w:id="82" w:name="_Ref142059628"/>
                              <w:r>
                                <w:t xml:space="preserve">Fig. </w:t>
                              </w:r>
                              <w:r>
                                <w:fldChar w:fldCharType="begin"/>
                              </w:r>
                              <w:r>
                                <w:instrText xml:space="preserve"> SEQ Figure \* ARABIC </w:instrText>
                              </w:r>
                              <w:r>
                                <w:fldChar w:fldCharType="separate"/>
                              </w:r>
                              <w:r>
                                <w:rPr>
                                  <w:noProof/>
                                </w:rPr>
                                <w:t>6</w:t>
                              </w:r>
                              <w:r>
                                <w:rPr>
                                  <w:noProof/>
                                </w:rPr>
                                <w:fldChar w:fldCharType="end"/>
                              </w:r>
                              <w:bookmarkEnd w:id="82"/>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9"/>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77777777" w:rsidR="00250C42" w:rsidRDefault="00250C42" w:rsidP="00250C42">
                        <w:pPr>
                          <w:pStyle w:val="FigureCaption"/>
                        </w:pPr>
                        <w:bookmarkStart w:id="83" w:name="_Ref142059628"/>
                        <w:r>
                          <w:t xml:space="preserve">Fig. </w:t>
                        </w:r>
                        <w:r>
                          <w:fldChar w:fldCharType="begin"/>
                        </w:r>
                        <w:r>
                          <w:instrText xml:space="preserve"> SEQ Figure \* ARABIC </w:instrText>
                        </w:r>
                        <w:r>
                          <w:fldChar w:fldCharType="separate"/>
                        </w:r>
                        <w:r>
                          <w:rPr>
                            <w:noProof/>
                          </w:rPr>
                          <w:t>6</w:t>
                        </w:r>
                        <w:r>
                          <w:rPr>
                            <w:noProof/>
                          </w:rPr>
                          <w:fldChar w:fldCharType="end"/>
                        </w:r>
                        <w:bookmarkEnd w:id="83"/>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20"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Pr>
          <w:iCs/>
        </w:rPr>
        <w:t>. D</w:t>
      </w:r>
      <w:r w:rsidR="00FB069E">
        <w:rPr>
          <w:iCs/>
        </w:rPr>
        <w:t xml:space="preserve">rift over this time </w:t>
      </w:r>
      <w:r w:rsidR="00815A21">
        <w:rPr>
          <w:iCs/>
        </w:rPr>
        <w:t>degrade</w:t>
      </w:r>
      <w:r w:rsidR="00446F26">
        <w:rPr>
          <w:iCs/>
        </w:rPr>
        <w:t>s</w:t>
      </w:r>
      <w:r w:rsidR="00815A21">
        <w:rPr>
          <w:iCs/>
        </w:rPr>
        <w:t xml:space="preserve"> calibration accuracy</w:t>
      </w:r>
      <w:r w:rsidR="005B7484">
        <w:rPr>
          <w:iCs/>
        </w:rPr>
        <w:t>,</w:t>
      </w:r>
      <w:r w:rsidR="00FB069E">
        <w:rPr>
          <w:iCs/>
        </w:rPr>
        <w:t xml:space="preserve"> </w:t>
      </w:r>
      <w:r w:rsidR="00446F26">
        <w:rPr>
          <w:iCs/>
        </w:rPr>
        <w:t xml:space="preserve">so </w:t>
      </w:r>
      <w:r w:rsidR="00FB069E">
        <w:rPr>
          <w:iCs/>
        </w:rPr>
        <w:t>we powered up the tracker at least 2 hours prior to data collection</w:t>
      </w:r>
      <w:r w:rsidR="00815A21">
        <w:rPr>
          <w:iCs/>
        </w:rPr>
        <w:t xml:space="preserve"> (supplement §IV.)</w:t>
      </w:r>
    </w:p>
    <w:p w14:paraId="296A75C2" w14:textId="0488EC39"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w:t>
      </w:r>
      <w:bookmarkStart w:id="84" w:name="_Hlk157339359"/>
      <w:r w:rsidR="008028E9">
        <w:t xml:space="preserve">this is a </w:t>
      </w:r>
      <w:proofErr w:type="gramStart"/>
      <w:r w:rsidR="008028E9">
        <w:t>fairly large</w:t>
      </w:r>
      <w:proofErr w:type="gramEnd"/>
      <w:r w:rsidR="008028E9">
        <w:t xml:space="preserve"> 17x15x14 mm sensor (which improves the </w:t>
      </w:r>
      <w:r w:rsidR="008B1DD0">
        <w:t>signal-to-noise</w:t>
      </w:r>
      <w:r w:rsidR="008028E9">
        <w:t xml:space="preserve"> ratio)</w:t>
      </w:r>
      <w:ins w:id="85" w:author="robmacl53@gmail.com" w:date="2024-01-28T13:02:00Z">
        <w:r w:rsidR="00D404DA">
          <w:t xml:space="preserve">, </w:t>
        </w:r>
      </w:ins>
      <w:del w:id="86" w:author="robmacl53@gmail.com" w:date="2024-01-28T13:02:00Z">
        <w:r w:rsidR="008028E9" w:rsidDel="00D404DA">
          <w:delText xml:space="preserve"> </w:delText>
        </w:r>
      </w:del>
      <w:bookmarkStart w:id="87" w:name="_Hlk157339316"/>
      <w:r w:rsidR="008028E9">
        <w:t xml:space="preserve">it is still much smaller than the source, so </w:t>
      </w:r>
      <w:del w:id="88" w:author="robmacl53@gmail.com" w:date="2024-01-28T12:23:00Z">
        <w:r w:rsidR="008028E9" w:rsidDel="000C0414">
          <w:delText xml:space="preserve">that </w:delText>
        </w:r>
      </w:del>
      <w:del w:id="89" w:author="robmacl53@gmail.com" w:date="2024-01-28T12:22:00Z">
        <w:r w:rsidR="008028E9" w:rsidDel="000C0414">
          <w:delText xml:space="preserve">it </w:delText>
        </w:r>
      </w:del>
      <w:ins w:id="90" w:author="robmacl53@gmail.com" w:date="2024-01-28T12:22:00Z">
        <w:r w:rsidR="000C0414">
          <w:t xml:space="preserve">the sensor </w:t>
        </w:r>
      </w:ins>
      <w:ins w:id="91" w:author="robmacl53@gmail.com" w:date="2024-01-28T12:23:00Z">
        <w:r w:rsidR="00CB00A7">
          <w:t xml:space="preserve">response </w:t>
        </w:r>
      </w:ins>
      <w:ins w:id="92" w:author="robmacl53@gmail.com" w:date="2024-01-28T12:25:00Z">
        <w:r w:rsidR="00CB00A7">
          <w:t xml:space="preserve">is </w:t>
        </w:r>
      </w:ins>
      <w:ins w:id="93" w:author="robmacl53@gmail.com" w:date="2024-01-28T12:29:00Z">
        <w:r w:rsidR="00CB00A7">
          <w:t>much closer to a dipole</w:t>
        </w:r>
      </w:ins>
      <w:del w:id="94" w:author="robmacl53@gmail.com" w:date="2024-01-28T12:25:00Z">
        <w:r w:rsidR="008028E9" w:rsidDel="00CB00A7">
          <w:delText>more closely</w:delText>
        </w:r>
      </w:del>
      <w:del w:id="95" w:author="robmacl53@gmail.com" w:date="2024-01-28T12:29:00Z">
        <w:r w:rsidR="008028E9" w:rsidDel="00CB00A7">
          <w:delText xml:space="preserve"> approximate</w:delText>
        </w:r>
      </w:del>
      <w:del w:id="96" w:author="robmacl53@gmail.com" w:date="2024-01-28T12:25:00Z">
        <w:r w:rsidR="008028E9" w:rsidDel="00CB00A7">
          <w:delText>s</w:delText>
        </w:r>
      </w:del>
      <w:r w:rsidR="008028E9">
        <w:t xml:space="preserve"> </w:t>
      </w:r>
      <w:del w:id="97" w:author="robmacl53@gmail.com" w:date="2024-01-28T12:29:00Z">
        <w:r w:rsidR="008028E9" w:rsidDel="00CB00A7">
          <w:delText>a dipole</w:delText>
        </w:r>
      </w:del>
      <w:ins w:id="98" w:author="robmacl53@gmail.com" w:date="2024-01-28T12:22:00Z">
        <w:r w:rsidR="000C0414">
          <w:t xml:space="preserve">than </w:t>
        </w:r>
      </w:ins>
      <w:ins w:id="99" w:author="robmacl53@gmail.com" w:date="2024-01-28T12:25:00Z">
        <w:r w:rsidR="00CB00A7">
          <w:t>the source</w:t>
        </w:r>
      </w:ins>
      <w:ins w:id="100" w:author="robmacl53@gmail.com" w:date="2024-01-28T12:30:00Z">
        <w:r w:rsidR="00CB00A7">
          <w:t xml:space="preserve"> field</w:t>
        </w:r>
      </w:ins>
      <w:ins w:id="101" w:author="robmacl53@gmail.com" w:date="2024-01-28T12:25:00Z">
        <w:r w:rsidR="00CB00A7">
          <w:t xml:space="preserve"> is</w:t>
        </w:r>
      </w:ins>
      <w:r w:rsidR="008028E9">
        <w:t xml:space="preserve">. </w:t>
      </w:r>
      <w:bookmarkEnd w:id="84"/>
      <w:bookmarkEnd w:id="87"/>
      <w:r w:rsidR="008028E9">
        <w:t>We have characterized performance with a variety of sensors, and the sensor has always had less effect on the accuracy than the source did. Using only one sensor simplifies our presentation.</w:t>
      </w:r>
    </w:p>
    <w:p w14:paraId="74639AFA" w14:textId="5DBA689C"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w:t>
      </w:r>
      <w:r w:rsidR="00176EAF">
        <w:rPr>
          <w:i/>
          <w:iCs/>
        </w:rPr>
        <w:t xml:space="preserve">g </w:t>
      </w:r>
      <w:r w:rsidR="00176EAF">
        <w:t>(</w:t>
      </w:r>
      <w:r w:rsidR="00176EAF">
        <w:fldChar w:fldCharType="begin"/>
      </w:r>
      <w:r w:rsidR="00176EAF">
        <w:instrText xml:space="preserve"> REF _Ref142060148 \h </w:instrText>
      </w:r>
      <w:r w:rsidR="00176EAF">
        <w:fldChar w:fldCharType="separate"/>
      </w:r>
      <w:r w:rsidR="00252CB5">
        <w:t xml:space="preserve">Fig. </w:t>
      </w:r>
      <w:r w:rsidR="00252CB5">
        <w:rPr>
          <w:noProof/>
        </w:rPr>
        <w:t>7</w:t>
      </w:r>
      <w:r w:rsidR="00176EAF">
        <w:fldChar w:fldCharType="end"/>
      </w:r>
      <w:r w:rsidR="00176EAF">
        <w:t>)</w:t>
      </w:r>
      <w:r w:rsidR="00F36AC5">
        <w:t xml:space="preserve">.  The concentric source </w:t>
      </w:r>
      <w:r w:rsidR="00CE2D4C">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76F4D897" w:rsidR="00C94FE1" w:rsidRDefault="00C94FE1" w:rsidP="001742D3">
                              <w:pPr>
                                <w:pStyle w:val="FigureCaption"/>
                              </w:pPr>
                              <w:bookmarkStart w:id="102" w:name="_Ref142060148"/>
                              <w:r>
                                <w:t xml:space="preserve">Fig. </w:t>
                              </w:r>
                              <w:r>
                                <w:fldChar w:fldCharType="begin"/>
                              </w:r>
                              <w:r>
                                <w:instrText xml:space="preserve"> SEQ Figure \* ARABIC </w:instrText>
                              </w:r>
                              <w:r>
                                <w:fldChar w:fldCharType="separate"/>
                              </w:r>
                              <w:r w:rsidR="00C560C6">
                                <w:rPr>
                                  <w:noProof/>
                                </w:rPr>
                                <w:t>7</w:t>
                              </w:r>
                              <w:r>
                                <w:rPr>
                                  <w:noProof/>
                                </w:rPr>
                                <w:fldChar w:fldCharType="end"/>
                              </w:r>
                              <w:bookmarkEnd w:id="102"/>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76F4D897" w:rsidR="00C94FE1" w:rsidRDefault="00C94FE1" w:rsidP="001742D3">
                        <w:pPr>
                          <w:pStyle w:val="FigureCaption"/>
                        </w:pPr>
                        <w:bookmarkStart w:id="103" w:name="_Ref142060148"/>
                        <w:r>
                          <w:t xml:space="preserve">Fig. </w:t>
                        </w:r>
                        <w:r>
                          <w:fldChar w:fldCharType="begin"/>
                        </w:r>
                        <w:r>
                          <w:instrText xml:space="preserve"> SEQ Figure \* ARABIC </w:instrText>
                        </w:r>
                        <w:r>
                          <w:fldChar w:fldCharType="separate"/>
                        </w:r>
                        <w:r w:rsidR="00C560C6">
                          <w:rPr>
                            <w:noProof/>
                          </w:rPr>
                          <w:t>7</w:t>
                        </w:r>
                        <w:r>
                          <w:rPr>
                            <w:noProof/>
                          </w:rPr>
                          <w:fldChar w:fldCharType="end"/>
                        </w:r>
                        <w:bookmarkEnd w:id="103"/>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22"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t xml:space="preserve">follows the most common design for EMTs: three orthogonal coils wound around a ferromagnetic cube core. The dipole-approximating source uses three separate coils, each with the geometry from Ref. </w:t>
      </w:r>
      <w:r w:rsidR="00F36AC5">
        <w:fldChar w:fldCharType="begin" w:fldLock="1"/>
      </w:r>
      <w:r w:rsidR="00B63B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fldChar w:fldCharType="separate"/>
      </w:r>
      <w:r w:rsidR="002207C6" w:rsidRPr="002207C6">
        <w:rPr>
          <w:noProof/>
        </w:rPr>
        <w:t>[26]</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0387434A"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B63B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fldChar w:fldCharType="separate"/>
      </w:r>
      <w:r w:rsidR="002207C6" w:rsidRPr="002207C6">
        <w:rPr>
          <w:noProof/>
        </w:rPr>
        <w:t>[27]</w:t>
      </w:r>
      <w:r w:rsidR="00981271">
        <w:fldChar w:fldCharType="end"/>
      </w:r>
      <w:r w:rsidR="00696515">
        <w:t>.</w:t>
      </w:r>
      <w:r w:rsidRPr="0097722A">
        <w:rPr>
          <w:rFonts w:eastAsiaTheme="minorEastAsia" w:cstheme="minorHAnsi"/>
          <w:highlight w:val="yellow"/>
        </w:rPr>
        <w:t xml:space="preserve"> </w:t>
      </w:r>
    </w:p>
    <w:p w14:paraId="3C43EA65" w14:textId="4EAADCE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r w:rsidR="008042ED">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t xml:space="preserve"> ratio giving similar accuracy to the dipole approximation.</w:t>
      </w:r>
    </w:p>
    <w:p w14:paraId="63B3EA6E" w14:textId="54B87717" w:rsidR="007335FF" w:rsidRDefault="00BD79A2" w:rsidP="007335FF">
      <w:pPr>
        <w:pStyle w:val="Heading2"/>
      </w:pPr>
      <w:r>
        <w:lastRenderedPageBreak/>
        <w:t>Calibration</w:t>
      </w:r>
    </w:p>
    <w:p w14:paraId="1AA87A55" w14:textId="7840E63E" w:rsidR="00176EAF"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252CB5">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5CA0E105" w:rsidR="007335FF" w:rsidRPr="00C50547" w:rsidRDefault="00C50547" w:rsidP="00A53085">
      <w:pPr>
        <w:pStyle w:val="Text"/>
      </w:pPr>
      <w:r>
        <w:rPr>
          <w:noProof/>
        </w:rPr>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3">
                                            <a:extLst>
                                              <a:ext uri="{96DAC541-7B7A-43D3-8B79-37D633B846F1}">
                                                <asvg:svgBlip xmlns:asvg="http://schemas.microsoft.com/office/drawing/2016/SVG/main" r:embed="rId24"/>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5EB9FBA" w:rsidR="0097720A" w:rsidRPr="00B376F6" w:rsidRDefault="0097720A" w:rsidP="0097720A">
                            <w:pPr>
                              <w:pStyle w:val="FigureCaption"/>
                            </w:pPr>
                            <w:r>
                              <w:t xml:space="preserve">Fig. </w:t>
                            </w:r>
                            <w:r>
                              <w:fldChar w:fldCharType="begin"/>
                            </w:r>
                            <w:r>
                              <w:instrText xml:space="preserve"> SEQ Figure \* ARABIC </w:instrText>
                            </w:r>
                            <w:r>
                              <w:fldChar w:fldCharType="separate"/>
                            </w:r>
                            <w:r>
                              <w:rPr>
                                <w:noProof/>
                              </w:rPr>
                              <w:t>8</w:t>
                            </w:r>
                            <w:r>
                              <w:rPr>
                                <w:noProof/>
                              </w:rPr>
                              <w:fldChar w:fldCharType="end"/>
                            </w:r>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3">
                                      <a:extLst>
                                        <a:ext uri="{96DAC541-7B7A-43D3-8B79-37D633B846F1}">
                                          <asvg:svgBlip xmlns:asvg="http://schemas.microsoft.com/office/drawing/2016/SVG/main" r:embed="rId24"/>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35EB9FBA" w:rsidR="0097720A" w:rsidRPr="00B376F6" w:rsidRDefault="0097720A" w:rsidP="0097720A">
                      <w:pPr>
                        <w:pStyle w:val="FigureCaption"/>
                      </w:pPr>
                      <w:r>
                        <w:t xml:space="preserve">Fig. </w:t>
                      </w:r>
                      <w:r>
                        <w:fldChar w:fldCharType="begin"/>
                      </w:r>
                      <w:r>
                        <w:instrText xml:space="preserve"> SEQ Figure \* ARABIC </w:instrText>
                      </w:r>
                      <w:r>
                        <w:fldChar w:fldCharType="separate"/>
                      </w:r>
                      <w:r>
                        <w:rPr>
                          <w:noProof/>
                        </w:rPr>
                        <w:t>8</w:t>
                      </w:r>
                      <w:r>
                        <w:rPr>
                          <w:noProof/>
                        </w:rPr>
                        <w:fldChar w:fldCharType="end"/>
                      </w:r>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p>
                    <w:p w14:paraId="42A45603" w14:textId="32D53764" w:rsidR="007B035B" w:rsidRDefault="007B035B"/>
                  </w:txbxContent>
                </v:textbox>
                <w10:wrap type="topAndBottom" anchorx="margin" anchory="margin"/>
                <w10:anchorlock/>
              </v:shape>
            </w:pict>
          </mc:Fallback>
        </mc:AlternateContent>
      </w:r>
      <w:r w:rsidR="00BD4A66">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7BF45F00"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471FF9">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7BF45F00"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471FF9">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252CB5">
        <w:t>(</w:t>
      </w:r>
      <w:r w:rsidR="00252CB5">
        <w:rPr>
          <w:noProof/>
        </w:rPr>
        <w:t>4</w:t>
      </w:r>
      <w:r w:rsidR="00252CB5">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252CB5">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w:t>
      </w:r>
      <w:proofErr w:type="gramStart"/>
      <w:r w:rsidR="001B7AAA">
        <w:t xml:space="preserve">fairly </w:t>
      </w:r>
      <w:r w:rsidR="00584860">
        <w:t>small</w:t>
      </w:r>
      <w:proofErr w:type="gramEnd"/>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DF7C3E" w:rsidRPr="00C50547">
        <w:rPr>
          <w:color w:val="000000"/>
        </w:rPr>
        <w:t>.</w:t>
      </w:r>
      <w:r w:rsidR="007335FF" w:rsidRPr="00C50547">
        <w:t xml:space="preserve"> </w:t>
      </w:r>
      <w:r w:rsidR="008042ED" w:rsidRPr="00C50547">
        <w:t>Both the default and concentric calibration methods model axis non-orthogonality.</w:t>
      </w:r>
    </w:p>
    <w:p w14:paraId="3B467CD6" w14:textId="7EA11C98" w:rsidR="0058538F" w:rsidRDefault="0058538F" w:rsidP="0058538F">
      <w:pPr>
        <w:pStyle w:val="Heading2"/>
        <w:rPr>
          <w:rFonts w:eastAsiaTheme="minorEastAsia"/>
        </w:rPr>
      </w:pPr>
      <w:bookmarkStart w:id="104" w:name="_Ref157953632"/>
      <w:r>
        <w:rPr>
          <w:rFonts w:eastAsiaTheme="minorEastAsia"/>
        </w:rPr>
        <w:t>Position and rotation error</w:t>
      </w:r>
      <w:bookmarkEnd w:id="104"/>
    </w:p>
    <w:p w14:paraId="5A265829" w14:textId="033A4E12" w:rsidR="00176EAF"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ins w:id="105" w:author="robmacl53@gmail.com" w:date="2024-01-27T16:06:00Z">
        <w:r w:rsidR="00252CB5">
          <w:rPr>
            <w:b/>
            <w:bCs/>
            <w:iCs/>
          </w:rPr>
          <w:t>(</w:t>
        </w:r>
        <w:r w:rsidR="00252CB5">
          <w:rPr>
            <w:noProof/>
          </w:rPr>
          <w:t>8</w:t>
        </w:r>
        <w:r w:rsidR="00252CB5">
          <w:t>)</w:t>
        </w:r>
      </w:ins>
      <w:del w:id="106" w:author="robmacl53@gmail.com" w:date="2024-01-27T16:06:00Z">
        <w:r w:rsidR="00AD523A" w:rsidDel="00252CB5">
          <w:rPr>
            <w:b/>
            <w:bCs/>
            <w:iCs/>
          </w:rPr>
          <w:delText>(</w:delText>
        </w:r>
        <w:r w:rsidR="00AD523A" w:rsidDel="00252CB5">
          <w:rPr>
            <w:noProof/>
          </w:rPr>
          <w:delText>8</w:delText>
        </w:r>
        <w:r w:rsidR="00AD523A" w:rsidDel="00252CB5">
          <w:delText>)</w:delText>
        </w:r>
      </w:del>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252CB5">
        <w:t xml:space="preserve">Fig. </w:t>
      </w:r>
      <w:r w:rsidR="00252CB5">
        <w:rPr>
          <w:noProof/>
        </w:rPr>
        <w:t>8</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p>
    <w:p w14:paraId="1771D366" w14:textId="6ED1CD8C" w:rsidR="007647B2" w:rsidDel="00972E4C" w:rsidRDefault="00C50547" w:rsidP="00132EB4">
      <w:pPr>
        <w:pStyle w:val="Text"/>
        <w:rPr>
          <w:del w:id="107" w:author="robmacl53@gmail.com" w:date="2024-01-28T12:38:00Z"/>
          <w:rFonts w:eastAsiaTheme="minorEastAsia"/>
        </w:rPr>
      </w:pPr>
      <w:r>
        <w:rPr>
          <w:noProof/>
        </w:rPr>
        <mc:AlternateContent>
          <mc:Choice Requires="wps">
            <w:drawing>
              <wp:anchor distT="45720" distB="45720" distL="114300" distR="114300" simplePos="0" relativeHeight="251665408" behindDoc="0" locked="1" layoutInCell="1" allowOverlap="0" wp14:anchorId="50A1B46A" wp14:editId="04872A44">
                <wp:simplePos x="0" y="0"/>
                <wp:positionH relativeFrom="margin">
                  <wp:align>center</wp:align>
                </wp:positionH>
                <wp:positionV relativeFrom="margin">
                  <wp:posOffset>1097280</wp:posOffset>
                </wp:positionV>
                <wp:extent cx="5659755" cy="137160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9755" cy="1371600"/>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725E74F2" w:rsidR="00C560C6" w:rsidRDefault="00C94FE1" w:rsidP="00C560C6">
                            <w:pPr>
                              <w:pStyle w:val="TableTitle"/>
                              <w:rPr>
                                <w:sz w:val="20"/>
                                <w:szCs w:val="20"/>
                              </w:rPr>
                            </w:pPr>
                            <w:r>
                              <w:t>error vs. Calibration type and Source design</w:t>
                            </w:r>
                            <w:r>
                              <w:fldChar w:fldCharType="begin"/>
                            </w:r>
                            <w:r>
                              <w:instrText xml:space="preserve"> LINK </w:instrText>
                            </w:r>
                            <w:r w:rsidR="00471FF9">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59E9B81B"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rsidR="00C560C6">
                              <w:t>(</w:t>
                            </w:r>
                            <w:r w:rsidR="00C560C6">
                              <w:rPr>
                                <w:noProof/>
                              </w:rPr>
                              <w:t>9</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pt;width:445.65pt;height:108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" o:allowoverlap="f" stroked="f">
                <v:textbox>
                  <w:txbxContent>
                    <w:p w14:paraId="22E20536" w14:textId="2D11BE64" w:rsidR="00C94FE1" w:rsidRDefault="00C94FE1" w:rsidP="008C77DC">
                      <w:pPr>
                        <w:pStyle w:val="TableTitle"/>
                        <w:divId w:val="2011641448"/>
                      </w:pPr>
                      <w:r>
                        <w:t>Table II</w:t>
                      </w:r>
                    </w:p>
                    <w:p w14:paraId="5ED0467B" w14:textId="725E74F2" w:rsidR="00C560C6" w:rsidRDefault="00C94FE1" w:rsidP="00C560C6">
                      <w:pPr>
                        <w:pStyle w:val="TableTitle"/>
                        <w:rPr>
                          <w:sz w:val="20"/>
                          <w:szCs w:val="20"/>
                        </w:rPr>
                      </w:pPr>
                      <w:r>
                        <w:t>error vs. Calibration type and Source design</w:t>
                      </w:r>
                      <w:r>
                        <w:fldChar w:fldCharType="begin"/>
                      </w:r>
                      <w:r>
                        <w:instrText xml:space="preserve"> LINK </w:instrText>
                      </w:r>
                      <w:r w:rsidR="00471FF9">
                        <w:instrText xml:space="preserve">Excel.Sheet.12 C:\\Users\\robma\\Documents\\Work\\ilemt_papers\\calibration\\table1_concentric_vs_dipole.xlsx Table1!R1C1:R6C13 </w:instrText>
                      </w:r>
                      <w:r>
                        <w:instrText xml:space="preserve">\a \f 4 \h </w:instrText>
                      </w:r>
                      <w:r>
                        <w:fldChar w:fldCharType="separate"/>
                      </w:r>
                    </w:p>
                    <w:tbl>
                      <w:tblPr>
                        <w:tblW w:w="8716" w:type="dxa"/>
                        <w:tblLook w:val="04A0" w:firstRow="1" w:lastRow="0" w:firstColumn="1" w:lastColumn="0" w:noHBand="0" w:noVBand="1"/>
                      </w:tblPr>
                      <w:tblGrid>
                        <w:gridCol w:w="1273"/>
                        <w:gridCol w:w="590"/>
                        <w:gridCol w:w="711"/>
                        <w:gridCol w:w="590"/>
                        <w:gridCol w:w="590"/>
                        <w:gridCol w:w="650"/>
                        <w:gridCol w:w="590"/>
                        <w:gridCol w:w="600"/>
                        <w:gridCol w:w="661"/>
                        <w:gridCol w:w="600"/>
                        <w:gridCol w:w="600"/>
                        <w:gridCol w:w="661"/>
                        <w:gridCol w:w="600"/>
                      </w:tblGrid>
                      <w:tr w:rsidR="00C560C6" w:rsidRPr="00C560C6" w14:paraId="0C73BE6A" w14:textId="77777777" w:rsidTr="00C560C6">
                        <w:trPr>
                          <w:divId w:val="1069578312"/>
                          <w:trHeight w:val="210"/>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3721" w:type="dxa"/>
                            <w:gridSpan w:val="6"/>
                            <w:tcBorders>
                              <w:top w:val="double" w:sz="6" w:space="0" w:color="auto"/>
                              <w:left w:val="nil"/>
                              <w:bottom w:val="nil"/>
                              <w:right w:val="single" w:sz="4" w:space="0" w:color="000000"/>
                            </w:tcBorders>
                            <w:shd w:val="clear" w:color="auto" w:fill="auto"/>
                            <w:noWrap/>
                            <w:vAlign w:val="bottom"/>
                            <w:hideMark/>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4F5C9278" w14:textId="77777777" w:rsidR="00C560C6" w:rsidRPr="00C560C6" w:rsidRDefault="00C560C6" w:rsidP="00C560C6">
                            <w:pPr>
                              <w:rPr>
                                <w:color w:val="000000"/>
                                <w:sz w:val="16"/>
                                <w:szCs w:val="16"/>
                              </w:rPr>
                            </w:pPr>
                          </w:p>
                        </w:tc>
                        <w:tc>
                          <w:tcPr>
                            <w:tcW w:w="1891" w:type="dxa"/>
                            <w:gridSpan w:val="3"/>
                            <w:tcBorders>
                              <w:top w:val="nil"/>
                              <w:left w:val="nil"/>
                              <w:bottom w:val="nil"/>
                              <w:right w:val="nil"/>
                            </w:tcBorders>
                            <w:shd w:val="clear" w:color="auto" w:fill="auto"/>
                            <w:noWrap/>
                            <w:vAlign w:val="bottom"/>
                            <w:hideMark/>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1830" w:type="dxa"/>
                            <w:gridSpan w:val="3"/>
                            <w:tcBorders>
                              <w:top w:val="nil"/>
                              <w:left w:val="nil"/>
                              <w:bottom w:val="nil"/>
                              <w:right w:val="single" w:sz="4" w:space="0" w:color="000000"/>
                            </w:tcBorders>
                            <w:shd w:val="clear" w:color="auto" w:fill="auto"/>
                            <w:noWrap/>
                            <w:vAlign w:val="bottom"/>
                            <w:hideMark/>
                          </w:tcPr>
                          <w:p w14:paraId="1CC9899F"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c>
                          <w:tcPr>
                            <w:tcW w:w="1861" w:type="dxa"/>
                            <w:gridSpan w:val="3"/>
                            <w:tcBorders>
                              <w:top w:val="nil"/>
                              <w:left w:val="nil"/>
                              <w:bottom w:val="nil"/>
                              <w:right w:val="nil"/>
                            </w:tcBorders>
                            <w:shd w:val="clear" w:color="auto" w:fill="auto"/>
                            <w:noWrap/>
                            <w:vAlign w:val="bottom"/>
                            <w:hideMark/>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01673393"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r>
                      <w:tr w:rsidR="00C560C6" w:rsidRPr="00C560C6" w14:paraId="7EFF254A" w14:textId="77777777" w:rsidTr="00C560C6">
                        <w:trPr>
                          <w:divId w:val="1069578312"/>
                          <w:trHeight w:val="210"/>
                        </w:trPr>
                        <w:tc>
                          <w:tcPr>
                            <w:tcW w:w="1273" w:type="dxa"/>
                            <w:vMerge/>
                            <w:tcBorders>
                              <w:top w:val="double" w:sz="6" w:space="0" w:color="auto"/>
                              <w:left w:val="nil"/>
                              <w:bottom w:val="single" w:sz="4" w:space="0" w:color="000000"/>
                              <w:right w:val="single" w:sz="4" w:space="0" w:color="auto"/>
                            </w:tcBorders>
                            <w:vAlign w:val="center"/>
                            <w:hideMark/>
                          </w:tcPr>
                          <w:p w14:paraId="753BB03D" w14:textId="77777777" w:rsidR="00C560C6" w:rsidRPr="00C560C6" w:rsidRDefault="00C560C6" w:rsidP="00C560C6">
                            <w:pPr>
                              <w:rPr>
                                <w:color w:val="000000"/>
                                <w:sz w:val="16"/>
                                <w:szCs w:val="16"/>
                              </w:rPr>
                            </w:pPr>
                          </w:p>
                        </w:tc>
                        <w:tc>
                          <w:tcPr>
                            <w:tcW w:w="590" w:type="dxa"/>
                            <w:tcBorders>
                              <w:top w:val="nil"/>
                              <w:left w:val="nil"/>
                              <w:bottom w:val="single" w:sz="4" w:space="0" w:color="auto"/>
                              <w:right w:val="nil"/>
                            </w:tcBorders>
                            <w:shd w:val="clear" w:color="auto" w:fill="auto"/>
                            <w:noWrap/>
                            <w:vAlign w:val="bottom"/>
                            <w:hideMark/>
                          </w:tcPr>
                          <w:p w14:paraId="0DE4FF63" w14:textId="77777777" w:rsidR="00C560C6" w:rsidRPr="00C560C6" w:rsidRDefault="00C560C6" w:rsidP="00C560C6">
                            <w:pPr>
                              <w:jc w:val="center"/>
                              <w:rPr>
                                <w:color w:val="000000"/>
                                <w:sz w:val="16"/>
                                <w:szCs w:val="16"/>
                              </w:rPr>
                            </w:pPr>
                            <w:r w:rsidRPr="00C560C6">
                              <w:rPr>
                                <w:color w:val="000000"/>
                                <w:sz w:val="16"/>
                                <w:szCs w:val="16"/>
                              </w:rPr>
                              <w:t>RMS</w:t>
                            </w:r>
                          </w:p>
                        </w:tc>
                        <w:tc>
                          <w:tcPr>
                            <w:tcW w:w="711" w:type="dxa"/>
                            <w:tcBorders>
                              <w:top w:val="nil"/>
                              <w:left w:val="nil"/>
                              <w:bottom w:val="single" w:sz="4" w:space="0" w:color="auto"/>
                              <w:right w:val="nil"/>
                            </w:tcBorders>
                            <w:shd w:val="clear" w:color="auto" w:fill="auto"/>
                            <w:noWrap/>
                            <w:vAlign w:val="bottom"/>
                            <w:hideMark/>
                          </w:tcPr>
                          <w:p w14:paraId="252629BF"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590" w:type="dxa"/>
                            <w:tcBorders>
                              <w:top w:val="nil"/>
                              <w:left w:val="nil"/>
                              <w:bottom w:val="single" w:sz="4" w:space="0" w:color="auto"/>
                              <w:right w:val="nil"/>
                            </w:tcBorders>
                            <w:shd w:val="clear" w:color="auto" w:fill="auto"/>
                            <w:noWrap/>
                            <w:vAlign w:val="bottom"/>
                            <w:hideMark/>
                          </w:tcPr>
                          <w:p w14:paraId="441C4161" w14:textId="77777777" w:rsidR="00C560C6" w:rsidRPr="00C560C6" w:rsidRDefault="00C560C6" w:rsidP="00C560C6">
                            <w:pPr>
                              <w:jc w:val="center"/>
                              <w:rPr>
                                <w:color w:val="000000"/>
                                <w:sz w:val="16"/>
                                <w:szCs w:val="16"/>
                              </w:rPr>
                            </w:pPr>
                            <w:r w:rsidRPr="00C560C6">
                              <w:rPr>
                                <w:color w:val="000000"/>
                                <w:sz w:val="16"/>
                                <w:szCs w:val="16"/>
                              </w:rPr>
                              <w:t>Max</w:t>
                            </w:r>
                          </w:p>
                        </w:tc>
                        <w:tc>
                          <w:tcPr>
                            <w:tcW w:w="590" w:type="dxa"/>
                            <w:tcBorders>
                              <w:top w:val="nil"/>
                              <w:left w:val="nil"/>
                              <w:bottom w:val="single" w:sz="4" w:space="0" w:color="auto"/>
                              <w:right w:val="nil"/>
                            </w:tcBorders>
                            <w:shd w:val="clear" w:color="auto" w:fill="auto"/>
                            <w:noWrap/>
                            <w:vAlign w:val="bottom"/>
                            <w:hideMark/>
                          </w:tcPr>
                          <w:p w14:paraId="0B04FA89" w14:textId="77777777" w:rsidR="00C560C6" w:rsidRPr="00C560C6" w:rsidRDefault="00C560C6" w:rsidP="00C560C6">
                            <w:pPr>
                              <w:jc w:val="center"/>
                              <w:rPr>
                                <w:color w:val="000000"/>
                                <w:sz w:val="16"/>
                                <w:szCs w:val="16"/>
                              </w:rPr>
                            </w:pPr>
                            <w:r w:rsidRPr="00C560C6">
                              <w:rPr>
                                <w:color w:val="000000"/>
                                <w:sz w:val="16"/>
                                <w:szCs w:val="16"/>
                              </w:rPr>
                              <w:t>RMS</w:t>
                            </w:r>
                          </w:p>
                        </w:tc>
                        <w:tc>
                          <w:tcPr>
                            <w:tcW w:w="650" w:type="dxa"/>
                            <w:tcBorders>
                              <w:top w:val="nil"/>
                              <w:left w:val="nil"/>
                              <w:bottom w:val="single" w:sz="4" w:space="0" w:color="auto"/>
                              <w:right w:val="nil"/>
                            </w:tcBorders>
                            <w:shd w:val="clear" w:color="auto" w:fill="auto"/>
                            <w:noWrap/>
                            <w:vAlign w:val="bottom"/>
                            <w:hideMark/>
                          </w:tcPr>
                          <w:p w14:paraId="590C1A82"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590" w:type="dxa"/>
                            <w:tcBorders>
                              <w:top w:val="nil"/>
                              <w:left w:val="nil"/>
                              <w:bottom w:val="single" w:sz="4" w:space="0" w:color="auto"/>
                              <w:right w:val="single" w:sz="4" w:space="0" w:color="auto"/>
                            </w:tcBorders>
                            <w:shd w:val="clear" w:color="auto" w:fill="auto"/>
                            <w:noWrap/>
                            <w:vAlign w:val="bottom"/>
                            <w:hideMark/>
                          </w:tcPr>
                          <w:p w14:paraId="4061C4AB"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1C2ACFD"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247329B9"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71146071" w14:textId="77777777" w:rsidR="00C560C6" w:rsidRPr="00C560C6" w:rsidRDefault="00C560C6" w:rsidP="00C560C6">
                            <w:pPr>
                              <w:jc w:val="center"/>
                              <w:rPr>
                                <w:color w:val="000000"/>
                                <w:sz w:val="16"/>
                                <w:szCs w:val="16"/>
                              </w:rPr>
                            </w:pPr>
                            <w:r w:rsidRPr="00C560C6">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35C4D5C6" w14:textId="77777777" w:rsidR="00C560C6" w:rsidRPr="00C560C6" w:rsidRDefault="00C560C6" w:rsidP="00C560C6">
                            <w:pPr>
                              <w:jc w:val="center"/>
                              <w:rPr>
                                <w:color w:val="000000"/>
                                <w:sz w:val="16"/>
                                <w:szCs w:val="16"/>
                              </w:rPr>
                            </w:pPr>
                            <w:r w:rsidRPr="00C560C6">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B49D72F" w14:textId="77777777" w:rsidR="00C560C6" w:rsidRPr="00C560C6" w:rsidRDefault="00C560C6" w:rsidP="00C560C6">
                            <w:pPr>
                              <w:jc w:val="center"/>
                              <w:rPr>
                                <w:color w:val="000000"/>
                                <w:sz w:val="16"/>
                                <w:szCs w:val="16"/>
                              </w:rPr>
                            </w:pPr>
                            <w:proofErr w:type="spellStart"/>
                            <w:r w:rsidRPr="00C560C6">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3AD10023"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33A95619"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1D467B46" w14:textId="77777777" w:rsidR="00C560C6" w:rsidRPr="00C560C6" w:rsidRDefault="00C560C6" w:rsidP="00C560C6">
                            <w:pPr>
                              <w:jc w:val="center"/>
                              <w:rPr>
                                <w:color w:val="000000"/>
                                <w:sz w:val="16"/>
                                <w:szCs w:val="16"/>
                              </w:rPr>
                            </w:pPr>
                            <w:r w:rsidRPr="00C560C6">
                              <w:rPr>
                                <w:color w:val="000000"/>
                                <w:sz w:val="16"/>
                                <w:szCs w:val="16"/>
                              </w:rPr>
                              <w:t>(default)</w:t>
                            </w:r>
                          </w:p>
                        </w:tc>
                        <w:tc>
                          <w:tcPr>
                            <w:tcW w:w="590" w:type="dxa"/>
                            <w:tcBorders>
                              <w:top w:val="nil"/>
                              <w:left w:val="nil"/>
                              <w:bottom w:val="nil"/>
                              <w:right w:val="nil"/>
                            </w:tcBorders>
                            <w:shd w:val="clear" w:color="auto" w:fill="auto"/>
                            <w:noWrap/>
                            <w:vAlign w:val="bottom"/>
                            <w:hideMark/>
                          </w:tcPr>
                          <w:p w14:paraId="33F3FBC8" w14:textId="77777777" w:rsidR="00C560C6" w:rsidRPr="00C560C6" w:rsidRDefault="00C560C6" w:rsidP="00C560C6">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
                          <w:p w14:paraId="320EE8D8" w14:textId="77777777" w:rsidR="00C560C6" w:rsidRPr="00C560C6" w:rsidRDefault="00C560C6" w:rsidP="00C560C6">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
                          <w:p w14:paraId="0107815C" w14:textId="77777777" w:rsidR="00C560C6" w:rsidRPr="00C560C6" w:rsidRDefault="00C560C6" w:rsidP="00C560C6">
                            <w:pPr>
                              <w:jc w:val="center"/>
                              <w:rPr>
                                <w:color w:val="000000"/>
                                <w:sz w:val="16"/>
                                <w:szCs w:val="16"/>
                              </w:rPr>
                            </w:pPr>
                            <w:r w:rsidRPr="00C560C6">
                              <w:rPr>
                                <w:color w:val="000000"/>
                                <w:sz w:val="16"/>
                                <w:szCs w:val="16"/>
                              </w:rPr>
                              <w:t>0.747</w:t>
                            </w:r>
                          </w:p>
                        </w:tc>
                        <w:tc>
                          <w:tcPr>
                            <w:tcW w:w="590" w:type="dxa"/>
                            <w:tcBorders>
                              <w:top w:val="nil"/>
                              <w:left w:val="nil"/>
                              <w:bottom w:val="nil"/>
                              <w:right w:val="nil"/>
                            </w:tcBorders>
                            <w:shd w:val="clear" w:color="auto" w:fill="auto"/>
                            <w:noWrap/>
                            <w:vAlign w:val="bottom"/>
                            <w:hideMark/>
                          </w:tcPr>
                          <w:p w14:paraId="17FA6690"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7C3D685E"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5AD9E37B"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73F8DB8B" w14:textId="77777777" w:rsidR="00C560C6" w:rsidRPr="00C560C6" w:rsidRDefault="00C560C6" w:rsidP="00C560C6">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
                          <w:p w14:paraId="2D0B58FC" w14:textId="77777777" w:rsidR="00C560C6" w:rsidRPr="00C560C6" w:rsidRDefault="00C560C6" w:rsidP="00C560C6">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
                          <w:p w14:paraId="27618E32" w14:textId="77777777" w:rsidR="00C560C6" w:rsidRPr="00C560C6" w:rsidRDefault="00C560C6" w:rsidP="00C560C6">
                            <w:pPr>
                              <w:jc w:val="center"/>
                              <w:rPr>
                                <w:color w:val="000000"/>
                                <w:sz w:val="16"/>
                                <w:szCs w:val="16"/>
                              </w:rPr>
                            </w:pPr>
                            <w:r w:rsidRPr="00C560C6">
                              <w:rPr>
                                <w:color w:val="000000"/>
                                <w:sz w:val="16"/>
                                <w:szCs w:val="16"/>
                              </w:rPr>
                              <w:t>1.022</w:t>
                            </w:r>
                          </w:p>
                        </w:tc>
                        <w:tc>
                          <w:tcPr>
                            <w:tcW w:w="600" w:type="dxa"/>
                            <w:tcBorders>
                              <w:top w:val="nil"/>
                              <w:left w:val="nil"/>
                              <w:bottom w:val="nil"/>
                              <w:right w:val="nil"/>
                            </w:tcBorders>
                            <w:shd w:val="clear" w:color="auto" w:fill="auto"/>
                            <w:noWrap/>
                            <w:vAlign w:val="bottom"/>
                            <w:hideMark/>
                          </w:tcPr>
                          <w:p w14:paraId="6498D50D"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56323919"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5FC56B11"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177063BA" w14:textId="77777777" w:rsidTr="00C560C6">
                        <w:trPr>
                          <w:divId w:val="1069578312"/>
                          <w:trHeight w:val="210"/>
                        </w:trPr>
                        <w:tc>
                          <w:tcPr>
                            <w:tcW w:w="1273" w:type="dxa"/>
                            <w:tcBorders>
                              <w:top w:val="nil"/>
                              <w:left w:val="nil"/>
                              <w:bottom w:val="nil"/>
                              <w:right w:val="single" w:sz="4" w:space="0" w:color="auto"/>
                            </w:tcBorders>
                            <w:shd w:val="clear" w:color="000000" w:fill="D9E1F2"/>
                            <w:noWrap/>
                            <w:vAlign w:val="bottom"/>
                            <w:hideMark/>
                          </w:tcPr>
                          <w:p w14:paraId="0258DEA5" w14:textId="77777777" w:rsidR="00C560C6" w:rsidRPr="00C560C6" w:rsidRDefault="00C560C6" w:rsidP="00C560C6">
                            <w:pPr>
                              <w:jc w:val="center"/>
                              <w:rPr>
                                <w:color w:val="000000"/>
                                <w:sz w:val="16"/>
                                <w:szCs w:val="16"/>
                              </w:rPr>
                            </w:pPr>
                            <w:r w:rsidRPr="00C560C6">
                              <w:rPr>
                                <w:color w:val="000000"/>
                                <w:sz w:val="16"/>
                                <w:szCs w:val="16"/>
                              </w:rPr>
                              <w:t>Corrected</w:t>
                            </w:r>
                          </w:p>
                        </w:tc>
                        <w:tc>
                          <w:tcPr>
                            <w:tcW w:w="590" w:type="dxa"/>
                            <w:tcBorders>
                              <w:top w:val="nil"/>
                              <w:left w:val="nil"/>
                              <w:bottom w:val="nil"/>
                              <w:right w:val="nil"/>
                            </w:tcBorders>
                            <w:shd w:val="clear" w:color="auto" w:fill="auto"/>
                            <w:noWrap/>
                            <w:vAlign w:val="bottom"/>
                            <w:hideMark/>
                          </w:tcPr>
                          <w:p w14:paraId="26620016" w14:textId="77777777" w:rsidR="00C560C6" w:rsidRPr="00C560C6" w:rsidRDefault="00C560C6" w:rsidP="00C560C6">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
                          <w:p w14:paraId="18AA22EA" w14:textId="77777777" w:rsidR="00C560C6" w:rsidRPr="00C560C6" w:rsidRDefault="00C560C6" w:rsidP="00C560C6">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
                          <w:p w14:paraId="520A2A19" w14:textId="77777777" w:rsidR="00C560C6" w:rsidRPr="00C560C6" w:rsidRDefault="00C560C6" w:rsidP="00C560C6">
                            <w:pPr>
                              <w:jc w:val="center"/>
                              <w:rPr>
                                <w:color w:val="000000"/>
                                <w:sz w:val="16"/>
                                <w:szCs w:val="16"/>
                              </w:rPr>
                            </w:pPr>
                            <w:r w:rsidRPr="00C560C6">
                              <w:rPr>
                                <w:color w:val="000000"/>
                                <w:sz w:val="16"/>
                                <w:szCs w:val="16"/>
                              </w:rPr>
                              <w:t>0.615</w:t>
                            </w:r>
                          </w:p>
                        </w:tc>
                        <w:tc>
                          <w:tcPr>
                            <w:tcW w:w="590" w:type="dxa"/>
                            <w:tcBorders>
                              <w:top w:val="nil"/>
                              <w:left w:val="nil"/>
                              <w:bottom w:val="nil"/>
                              <w:right w:val="nil"/>
                            </w:tcBorders>
                            <w:shd w:val="clear" w:color="auto" w:fill="auto"/>
                            <w:noWrap/>
                            <w:vAlign w:val="bottom"/>
                            <w:hideMark/>
                          </w:tcPr>
                          <w:p w14:paraId="6AFDD8AC" w14:textId="77777777" w:rsidR="00C560C6" w:rsidRPr="00C560C6" w:rsidRDefault="00C560C6" w:rsidP="00C560C6">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
                          <w:p w14:paraId="276E254A" w14:textId="77777777" w:rsidR="00C560C6" w:rsidRPr="00C560C6" w:rsidRDefault="00C560C6" w:rsidP="00C560C6">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
                          <w:p w14:paraId="47994373" w14:textId="77777777" w:rsidR="00C560C6" w:rsidRPr="00C560C6" w:rsidRDefault="00C560C6" w:rsidP="00C560C6">
                            <w:pPr>
                              <w:jc w:val="center"/>
                              <w:rPr>
                                <w:color w:val="000000"/>
                                <w:sz w:val="16"/>
                                <w:szCs w:val="16"/>
                              </w:rPr>
                            </w:pPr>
                            <w:r w:rsidRPr="00C560C6">
                              <w:rPr>
                                <w:color w:val="000000"/>
                                <w:sz w:val="16"/>
                                <w:szCs w:val="16"/>
                              </w:rPr>
                              <w:t>0.529</w:t>
                            </w:r>
                          </w:p>
                        </w:tc>
                        <w:tc>
                          <w:tcPr>
                            <w:tcW w:w="600" w:type="dxa"/>
                            <w:tcBorders>
                              <w:top w:val="nil"/>
                              <w:left w:val="nil"/>
                              <w:bottom w:val="nil"/>
                              <w:right w:val="nil"/>
                            </w:tcBorders>
                            <w:shd w:val="clear" w:color="auto" w:fill="auto"/>
                            <w:noWrap/>
                            <w:vAlign w:val="bottom"/>
                            <w:hideMark/>
                          </w:tcPr>
                          <w:p w14:paraId="5DBD7C20" w14:textId="77777777" w:rsidR="00C560C6" w:rsidRPr="00C560C6" w:rsidRDefault="00C560C6" w:rsidP="00C560C6">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
                          <w:p w14:paraId="494FC04D" w14:textId="77777777" w:rsidR="00C560C6" w:rsidRPr="00C560C6" w:rsidRDefault="00C560C6" w:rsidP="00C560C6">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
                          <w:p w14:paraId="13911A4C" w14:textId="77777777" w:rsidR="00C560C6" w:rsidRPr="00C560C6" w:rsidRDefault="00C560C6" w:rsidP="00C560C6">
                            <w:pPr>
                              <w:jc w:val="center"/>
                              <w:rPr>
                                <w:color w:val="000000"/>
                                <w:sz w:val="16"/>
                                <w:szCs w:val="16"/>
                              </w:rPr>
                            </w:pPr>
                            <w:r w:rsidRPr="00C560C6">
                              <w:rPr>
                                <w:color w:val="000000"/>
                                <w:sz w:val="16"/>
                                <w:szCs w:val="16"/>
                              </w:rPr>
                              <w:t>0.720</w:t>
                            </w:r>
                          </w:p>
                        </w:tc>
                        <w:tc>
                          <w:tcPr>
                            <w:tcW w:w="600" w:type="dxa"/>
                            <w:tcBorders>
                              <w:top w:val="nil"/>
                              <w:left w:val="nil"/>
                              <w:bottom w:val="nil"/>
                              <w:right w:val="nil"/>
                            </w:tcBorders>
                            <w:shd w:val="clear" w:color="auto" w:fill="auto"/>
                            <w:noWrap/>
                            <w:vAlign w:val="bottom"/>
                            <w:hideMark/>
                          </w:tcPr>
                          <w:p w14:paraId="40AAA4A9" w14:textId="77777777" w:rsidR="00C560C6" w:rsidRPr="00C560C6" w:rsidRDefault="00C560C6" w:rsidP="00C560C6">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
                          <w:p w14:paraId="6D7BB312" w14:textId="77777777" w:rsidR="00C560C6" w:rsidRPr="00C560C6" w:rsidRDefault="00C560C6" w:rsidP="00C560C6">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
                          <w:p w14:paraId="3D91A4E9" w14:textId="77777777" w:rsidR="00C560C6" w:rsidRPr="00C560C6" w:rsidRDefault="00C560C6" w:rsidP="00C560C6">
                            <w:pPr>
                              <w:jc w:val="center"/>
                              <w:rPr>
                                <w:color w:val="000000"/>
                                <w:sz w:val="16"/>
                                <w:szCs w:val="16"/>
                              </w:rPr>
                            </w:pPr>
                            <w:r w:rsidRPr="00C560C6">
                              <w:rPr>
                                <w:color w:val="000000"/>
                                <w:sz w:val="16"/>
                                <w:szCs w:val="16"/>
                              </w:rPr>
                              <w:t>0.637</w:t>
                            </w:r>
                          </w:p>
                        </w:tc>
                      </w:tr>
                      <w:tr w:rsidR="00C560C6" w:rsidRPr="00C560C6" w14:paraId="6F1B66C6" w14:textId="77777777" w:rsidTr="00C560C6">
                        <w:trPr>
                          <w:divId w:val="1069578312"/>
                          <w:trHeight w:val="210"/>
                        </w:trPr>
                        <w:tc>
                          <w:tcPr>
                            <w:tcW w:w="1273" w:type="dxa"/>
                            <w:tcBorders>
                              <w:top w:val="nil"/>
                              <w:left w:val="nil"/>
                              <w:bottom w:val="double" w:sz="6" w:space="0" w:color="auto"/>
                              <w:right w:val="single" w:sz="4" w:space="0" w:color="auto"/>
                            </w:tcBorders>
                            <w:shd w:val="clear" w:color="000000" w:fill="D9E1F2"/>
                            <w:noWrap/>
                            <w:vAlign w:val="bottom"/>
                            <w:hideMark/>
                          </w:tcPr>
                          <w:p w14:paraId="4DAE8B52" w14:textId="77777777" w:rsidR="00C560C6" w:rsidRPr="00C560C6" w:rsidRDefault="00C560C6" w:rsidP="00C560C6">
                            <w:pPr>
                              <w:jc w:val="center"/>
                              <w:rPr>
                                <w:color w:val="000000"/>
                                <w:sz w:val="16"/>
                                <w:szCs w:val="16"/>
                              </w:rPr>
                            </w:pPr>
                            <w:r w:rsidRPr="00C560C6">
                              <w:rPr>
                                <w:color w:val="000000"/>
                                <w:sz w:val="16"/>
                                <w:szCs w:val="16"/>
                              </w:rPr>
                              <w:t>Concentric</w:t>
                            </w:r>
                          </w:p>
                        </w:tc>
                        <w:tc>
                          <w:tcPr>
                            <w:tcW w:w="590" w:type="dxa"/>
                            <w:tcBorders>
                              <w:top w:val="nil"/>
                              <w:left w:val="single" w:sz="4" w:space="0" w:color="auto"/>
                              <w:bottom w:val="double" w:sz="6" w:space="0" w:color="auto"/>
                              <w:right w:val="nil"/>
                            </w:tcBorders>
                            <w:shd w:val="clear" w:color="auto" w:fill="auto"/>
                            <w:noWrap/>
                            <w:vAlign w:val="bottom"/>
                            <w:hideMark/>
                          </w:tcPr>
                          <w:p w14:paraId="3C239DD5" w14:textId="77777777" w:rsidR="00C560C6" w:rsidRPr="00C560C6" w:rsidRDefault="00C560C6" w:rsidP="00C560C6">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
                          <w:p w14:paraId="3D6AD470" w14:textId="77777777" w:rsidR="00C560C6" w:rsidRPr="00C560C6" w:rsidRDefault="00C560C6" w:rsidP="00C560C6">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
                          <w:p w14:paraId="4664A148" w14:textId="77777777" w:rsidR="00C560C6" w:rsidRPr="00C560C6" w:rsidRDefault="00C560C6" w:rsidP="00C560C6">
                            <w:pPr>
                              <w:jc w:val="center"/>
                              <w:rPr>
                                <w:color w:val="000000"/>
                                <w:sz w:val="16"/>
                                <w:szCs w:val="16"/>
                              </w:rPr>
                            </w:pPr>
                            <w:r w:rsidRPr="00C560C6">
                              <w:rPr>
                                <w:color w:val="000000"/>
                                <w:sz w:val="16"/>
                                <w:szCs w:val="16"/>
                              </w:rPr>
                              <w:t>73.45</w:t>
                            </w:r>
                          </w:p>
                        </w:tc>
                        <w:tc>
                          <w:tcPr>
                            <w:tcW w:w="590" w:type="dxa"/>
                            <w:tcBorders>
                              <w:top w:val="nil"/>
                              <w:left w:val="nil"/>
                              <w:bottom w:val="double" w:sz="6" w:space="0" w:color="auto"/>
                              <w:right w:val="nil"/>
                            </w:tcBorders>
                            <w:shd w:val="clear" w:color="auto" w:fill="auto"/>
                            <w:noWrap/>
                            <w:vAlign w:val="bottom"/>
                            <w:hideMark/>
                          </w:tcPr>
                          <w:p w14:paraId="1D8C23C5" w14:textId="77777777" w:rsidR="00C560C6" w:rsidRPr="00C560C6" w:rsidRDefault="00C560C6" w:rsidP="00C560C6">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
                          <w:p w14:paraId="24450387" w14:textId="77777777" w:rsidR="00C560C6" w:rsidRPr="00C560C6" w:rsidRDefault="00C560C6" w:rsidP="00C560C6">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
                          <w:p w14:paraId="06A5060C" w14:textId="77777777" w:rsidR="00C560C6" w:rsidRPr="00C560C6" w:rsidRDefault="00C560C6" w:rsidP="00C560C6">
                            <w:pPr>
                              <w:jc w:val="center"/>
                              <w:rPr>
                                <w:color w:val="000000"/>
                                <w:sz w:val="16"/>
                                <w:szCs w:val="16"/>
                              </w:rPr>
                            </w:pPr>
                            <w:r w:rsidRPr="00C560C6">
                              <w:rPr>
                                <w:color w:val="000000"/>
                                <w:sz w:val="16"/>
                                <w:szCs w:val="16"/>
                              </w:rPr>
                              <w:t>56.84</w:t>
                            </w:r>
                          </w:p>
                        </w:tc>
                        <w:tc>
                          <w:tcPr>
                            <w:tcW w:w="600" w:type="dxa"/>
                            <w:tcBorders>
                              <w:top w:val="nil"/>
                              <w:left w:val="nil"/>
                              <w:bottom w:val="double" w:sz="6" w:space="0" w:color="auto"/>
                              <w:right w:val="nil"/>
                            </w:tcBorders>
                            <w:shd w:val="clear" w:color="auto" w:fill="auto"/>
                            <w:noWrap/>
                            <w:vAlign w:val="bottom"/>
                            <w:hideMark/>
                          </w:tcPr>
                          <w:p w14:paraId="03E5B016" w14:textId="77777777" w:rsidR="00C560C6" w:rsidRPr="00C560C6" w:rsidRDefault="00C560C6" w:rsidP="00C560C6">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
                          <w:p w14:paraId="1DA0F889" w14:textId="77777777" w:rsidR="00C560C6" w:rsidRPr="00C560C6" w:rsidRDefault="00C560C6" w:rsidP="00C560C6">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
                          <w:p w14:paraId="436B709E" w14:textId="77777777" w:rsidR="00C560C6" w:rsidRPr="00C560C6" w:rsidRDefault="00C560C6" w:rsidP="00C560C6">
                            <w:pPr>
                              <w:jc w:val="center"/>
                              <w:rPr>
                                <w:color w:val="000000"/>
                                <w:sz w:val="16"/>
                                <w:szCs w:val="16"/>
                              </w:rPr>
                            </w:pPr>
                            <w:r w:rsidRPr="00C560C6">
                              <w:rPr>
                                <w:color w:val="000000"/>
                                <w:sz w:val="16"/>
                                <w:szCs w:val="16"/>
                              </w:rPr>
                              <w:t>2.492</w:t>
                            </w:r>
                          </w:p>
                        </w:tc>
                        <w:tc>
                          <w:tcPr>
                            <w:tcW w:w="600" w:type="dxa"/>
                            <w:tcBorders>
                              <w:top w:val="nil"/>
                              <w:left w:val="nil"/>
                              <w:bottom w:val="double" w:sz="6" w:space="0" w:color="auto"/>
                              <w:right w:val="nil"/>
                            </w:tcBorders>
                            <w:shd w:val="clear" w:color="auto" w:fill="auto"/>
                            <w:noWrap/>
                            <w:vAlign w:val="bottom"/>
                            <w:hideMark/>
                          </w:tcPr>
                          <w:p w14:paraId="0BCC36DE" w14:textId="77777777" w:rsidR="00C560C6" w:rsidRPr="00C560C6" w:rsidRDefault="00C560C6" w:rsidP="00C560C6">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
                          <w:p w14:paraId="3461917B" w14:textId="77777777" w:rsidR="00C560C6" w:rsidRPr="00C560C6" w:rsidRDefault="00C560C6" w:rsidP="00C560C6">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
                          <w:p w14:paraId="1E16E351" w14:textId="77777777" w:rsidR="00C560C6" w:rsidRPr="00C560C6" w:rsidRDefault="00C560C6" w:rsidP="00C560C6">
                            <w:pPr>
                              <w:jc w:val="center"/>
                              <w:rPr>
                                <w:color w:val="000000"/>
                                <w:sz w:val="16"/>
                                <w:szCs w:val="16"/>
                              </w:rPr>
                            </w:pPr>
                            <w:r w:rsidRPr="00C560C6">
                              <w:rPr>
                                <w:color w:val="000000"/>
                                <w:sz w:val="16"/>
                                <w:szCs w:val="16"/>
                              </w:rPr>
                              <w:t>1.415</w:t>
                            </w:r>
                          </w:p>
                        </w:tc>
                      </w:tr>
                    </w:tbl>
                    <w:p w14:paraId="45693A84" w14:textId="59E9B81B" w:rsidR="00C94FE1" w:rsidRPr="00413854" w:rsidRDefault="00C94FE1" w:rsidP="005552EA">
                      <w:pPr>
                        <w:pStyle w:val="FigureCaption"/>
                        <w:jc w:val="center"/>
                      </w:pPr>
                      <w:r>
                        <w:fldChar w:fldCharType="end"/>
                      </w: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 MERGEFORMAT </w:instrText>
                      </w:r>
                      <w:r>
                        <w:fldChar w:fldCharType="separate"/>
                      </w:r>
                      <w:r w:rsidR="00C560C6">
                        <w:t>(</w:t>
                      </w:r>
                      <w:r w:rsidR="00C560C6">
                        <w:rPr>
                          <w:noProof/>
                        </w:rPr>
                        <w:t>9</w:t>
                      </w:r>
                      <w:r>
                        <w:fldChar w:fldCharType="end"/>
                      </w:r>
                      <w:r>
                        <w:t>).</w:t>
                      </w:r>
                    </w:p>
                  </w:txbxContent>
                </v:textbox>
                <w10:wrap type="topAndBottom" anchorx="margin" anchory="margin"/>
                <w10:anchorlock/>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B63BA0">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26]</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t>
      </w:r>
      <w:del w:id="108" w:author="robmacl53@gmail.com" w:date="2024-01-28T12:37:00Z">
        <w:r w:rsidR="001B7DBD" w:rsidDel="00972E4C">
          <w:rPr>
            <w:rFonts w:eastAsiaTheme="minorEastAsia"/>
          </w:rPr>
          <w:delText xml:space="preserve">works </w:delText>
        </w:r>
      </w:del>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proofErr w:type="gramStart"/>
      <w:r w:rsidR="00023879">
        <w:rPr>
          <w:rFonts w:eastAsiaTheme="minorEastAsia"/>
        </w:rPr>
        <w:t>in order to</w:t>
      </w:r>
      <w:proofErr w:type="gramEnd"/>
      <w:r w:rsidR="00023879">
        <w:rPr>
          <w:rFonts w:eastAsiaTheme="minorEastAsia"/>
        </w:rPr>
        <w:t xml:space="preserve">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252CB5">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252CB5">
        <w:t>(</w:t>
      </w:r>
      <w:r w:rsidR="00252CB5">
        <w:rPr>
          <w:noProof/>
        </w:rPr>
        <w:t>9</w:t>
      </w:r>
      <w:r w:rsidR="00252CB5">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4DE2B298" w14:textId="5D3FCAE8" w:rsidR="00053948" w:rsidRDefault="00053948" w:rsidP="00132EB4">
      <w:pPr>
        <w:pStyle w:val="Text"/>
        <w:rPr>
          <w:rFonts w:eastAsiaTheme="minorEastAsia"/>
        </w:rPr>
      </w:pPr>
      <w:del w:id="109" w:author="robmacl53@gmail.com" w:date="2024-01-28T12:38:00Z">
        <w:r w:rsidDel="00972E4C">
          <w:rPr>
            <w:rFonts w:eastAsiaTheme="minorEastAsia"/>
          </w:rPr>
          <w:delText>paffle</w:delText>
        </w:r>
      </w:del>
    </w:p>
    <w:p w14:paraId="0EEDD53B" w14:textId="49467D2B"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273D5CB8"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5E8EDFEC" w:rsidR="00F9214C" w:rsidRDefault="00DC5E29" w:rsidP="0058538F">
      <w:pPr>
        <w:pStyle w:val="Text"/>
      </w:pPr>
      <w:r>
        <w:rPr>
          <w:rFonts w:eastAsiaTheme="minorEastAsia"/>
        </w:rPr>
        <w:lastRenderedPageBreak/>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A9D77FC" w:rsidR="0058538F" w:rsidRDefault="00425B9B" w:rsidP="00425B9B">
      <w:pPr>
        <w:pStyle w:val="Heading2"/>
      </w:pPr>
      <w:r>
        <w:t>Linearity</w:t>
      </w:r>
    </w:p>
    <w:p w14:paraId="3C61E054" w14:textId="2A3142AB" w:rsidR="00E5422D" w:rsidRDefault="00F23A35" w:rsidP="00AA3F93">
      <w:pPr>
        <w:ind w:firstLine="202"/>
        <w:jc w:val="both"/>
      </w:pPr>
      <w:r>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5694DF1F"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471FF9">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31"/>
                              <w:gridCol w:w="663"/>
                              <w:gridCol w:w="663"/>
                              <w:gridCol w:w="663"/>
                              <w:gridCol w:w="647"/>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77777777" w:rsidR="00C560C6" w:rsidRPr="00C560C6" w:rsidRDefault="00C560C6" w:rsidP="00C560C6">
                                  <w:pPr>
                                    <w:jc w:val="center"/>
                                    <w:rPr>
                                      <w:color w:val="000000"/>
                                      <w:sz w:val="16"/>
                                      <w:szCs w:val="16"/>
                                    </w:rPr>
                                  </w:pPr>
                                  <w:r w:rsidRPr="00C560C6">
                                    <w:rPr>
                                      <w:color w:val="000000"/>
                                      <w:sz w:val="16"/>
                                      <w:szCs w:val="16"/>
                                    </w:rPr>
                                    <w:t>1.862</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77777777" w:rsidR="00C560C6" w:rsidRPr="00C560C6" w:rsidRDefault="00C560C6" w:rsidP="00C560C6">
                                  <w:pPr>
                                    <w:jc w:val="center"/>
                                    <w:rPr>
                                      <w:b/>
                                      <w:bCs/>
                                      <w:color w:val="000000"/>
                                      <w:sz w:val="16"/>
                                      <w:szCs w:val="16"/>
                                    </w:rPr>
                                  </w:pPr>
                                  <w:r w:rsidRPr="00C560C6">
                                    <w:rPr>
                                      <w:b/>
                                      <w:bCs/>
                                      <w:color w:val="000000"/>
                                      <w:sz w:val="16"/>
                                      <w:szCs w:val="16"/>
                                    </w:rPr>
                                    <w:t>0.416</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77777777" w:rsidR="00C560C6" w:rsidRPr="00C560C6" w:rsidRDefault="00C560C6" w:rsidP="00C560C6">
                                  <w:pPr>
                                    <w:jc w:val="center"/>
                                  </w:pPr>
                                  <w:r w:rsidRPr="00C560C6">
                                    <w:rPr>
                                      <w:b/>
                                      <w:bCs/>
                                      <w:color w:val="000000"/>
                                      <w:sz w:val="16"/>
                                      <w:szCs w:val="16"/>
                                    </w:rPr>
                                    <w:t>2.306</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0F573C25"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C560C6">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5694DF1F"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471FF9">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31"/>
                        <w:gridCol w:w="663"/>
                        <w:gridCol w:w="663"/>
                        <w:gridCol w:w="663"/>
                        <w:gridCol w:w="647"/>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77777777" w:rsidR="00C560C6" w:rsidRPr="00C560C6" w:rsidRDefault="00C560C6" w:rsidP="00C560C6">
                            <w:pPr>
                              <w:jc w:val="center"/>
                              <w:rPr>
                                <w:color w:val="000000"/>
                                <w:sz w:val="16"/>
                                <w:szCs w:val="16"/>
                              </w:rPr>
                            </w:pPr>
                            <w:r w:rsidRPr="00C560C6">
                              <w:rPr>
                                <w:color w:val="000000"/>
                                <w:sz w:val="16"/>
                                <w:szCs w:val="16"/>
                              </w:rPr>
                              <w:t>1.862</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77777777" w:rsidR="00C560C6" w:rsidRPr="00C560C6" w:rsidRDefault="00C560C6" w:rsidP="00C560C6">
                            <w:pPr>
                              <w:jc w:val="center"/>
                              <w:rPr>
                                <w:b/>
                                <w:bCs/>
                                <w:color w:val="000000"/>
                                <w:sz w:val="16"/>
                                <w:szCs w:val="16"/>
                              </w:rPr>
                            </w:pPr>
                            <w:r w:rsidRPr="00C560C6">
                              <w:rPr>
                                <w:b/>
                                <w:bCs/>
                                <w:color w:val="000000"/>
                                <w:sz w:val="16"/>
                                <w:szCs w:val="16"/>
                              </w:rPr>
                              <w:t>0.416</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77777777" w:rsidR="00C560C6" w:rsidRPr="00C560C6" w:rsidRDefault="00C560C6" w:rsidP="00C560C6">
                            <w:pPr>
                              <w:jc w:val="center"/>
                            </w:pPr>
                            <w:r w:rsidRPr="00C560C6">
                              <w:rPr>
                                <w:b/>
                                <w:bCs/>
                                <w:color w:val="000000"/>
                                <w:sz w:val="16"/>
                                <w:szCs w:val="16"/>
                              </w:rPr>
                              <w:t>2.306</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0F573C25"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C560C6">
                        <w:t>VIII.G</w:t>
                      </w:r>
                      <w:r w:rsidR="005E649B">
                        <w:fldChar w:fldCharType="end"/>
                      </w:r>
                      <w:r w:rsidR="005E649B">
                        <w:t>.</w:t>
                      </w:r>
                    </w:p>
                  </w:txbxContent>
                </v:textbox>
                <w10:wrap type="topAndBottom" anchorx="margin" anchory="margin"/>
                <w10:anchorlock/>
              </v:shape>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an entirely impractical </w:t>
      </w:r>
      <w:proofErr w:type="gramStart"/>
      <w:r w:rsidR="00AA3F93">
        <w:t>number</w:t>
      </w:r>
      <w:proofErr w:type="gramEnd"/>
      <w:r w:rsidR="00AA3F93">
        <w:t xml:space="preserve">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w:t>
      </w:r>
      <w:proofErr w:type="gramStart"/>
      <w:r w:rsidR="000C35AA">
        <w:t xml:space="preserve">and </w:t>
      </w:r>
      <w:r w:rsidR="00482F47">
        <w:t>also</w:t>
      </w:r>
      <w:proofErr w:type="gramEnd"/>
      <w:r w:rsidR="00482F47">
        <w:t xml:space="preserve"> enables </w:t>
      </w:r>
      <w:r w:rsidR="00EF3472">
        <w:t xml:space="preserve">a </w:t>
      </w:r>
      <w:r w:rsidR="00482F47">
        <w:t>useful decomposition of the error.</w:t>
      </w:r>
    </w:p>
    <w:p w14:paraId="025F8532" w14:textId="43ADC435" w:rsidR="00E5422D" w:rsidRDefault="00C50547" w:rsidP="00AA3F93">
      <w:pPr>
        <w:ind w:firstLine="202"/>
        <w:jc w:val="both"/>
      </w:pPr>
      <w:r>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5E12BC8E" w:rsidR="00C560C6" w:rsidRDefault="00C94FE1" w:rsidP="00C560C6">
                            <w:pPr>
                              <w:pStyle w:val="TableTitle"/>
                            </w:pPr>
                            <w:r w:rsidRPr="0084672E">
                              <w:t>Cross coupling and nonlinearity during axis sweeps</w:t>
                            </w:r>
                            <w:r>
                              <w:fldChar w:fldCharType="begin"/>
                            </w:r>
                            <w:r>
                              <w:instrText xml:space="preserve"> LINK </w:instrText>
                            </w:r>
                            <w:r w:rsidR="00471FF9">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5E12BC8E" w:rsidR="00C560C6" w:rsidRDefault="00C94FE1" w:rsidP="00C560C6">
                      <w:pPr>
                        <w:pStyle w:val="TableTitle"/>
                      </w:pPr>
                      <w:r w:rsidRPr="0084672E">
                        <w:t>Cross coupling and nonlinearity during axis sweeps</w:t>
                      </w:r>
                      <w:r>
                        <w:fldChar w:fldCharType="begin"/>
                      </w:r>
                      <w:r>
                        <w:instrText xml:space="preserve"> LINK </w:instrText>
                      </w:r>
                      <w:r w:rsidR="00471FF9">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90BF9AC" w:rsidR="00C94FE1" w:rsidRPr="00B376F6" w:rsidRDefault="00C94FE1" w:rsidP="00361331">
                              <w:pPr>
                                <w:pStyle w:val="FigureCaption"/>
                              </w:pPr>
                              <w:bookmarkStart w:id="110" w:name="_Ref83901462"/>
                              <w:r>
                                <w:t xml:space="preserve">Fig. </w:t>
                              </w:r>
                              <w:r>
                                <w:fldChar w:fldCharType="begin"/>
                              </w:r>
                              <w:r>
                                <w:instrText xml:space="preserve"> SEQ Figure \* ARABIC </w:instrText>
                              </w:r>
                              <w:r>
                                <w:fldChar w:fldCharType="separate"/>
                              </w:r>
                              <w:r w:rsidR="00C560C6">
                                <w:rPr>
                                  <w:noProof/>
                                </w:rPr>
                                <w:t>9</w:t>
                              </w:r>
                              <w:r>
                                <w:rPr>
                                  <w:noProof/>
                                </w:rPr>
                                <w:fldChar w:fldCharType="end"/>
                              </w:r>
                              <w:bookmarkEnd w:id="11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111" w:author="robmacl53@gmail.com" w:date="2024-01-28T12:49:00Z">
                                <w:r w:rsidR="0020522E" w:rsidDel="001B0137">
                                  <w:delText xml:space="preserve"> Fig.</w:delText>
                                </w:r>
                              </w:del>
                              <w:ins w:id="112" w:author="robmacl53@gmail.com" w:date="2024-01-28T12:48:00Z">
                                <w:r w:rsidR="00B624ED">
                                  <w:t xml:space="preserve"> </w:t>
                                </w:r>
                              </w:ins>
                              <w:ins w:id="113" w:author="robmacl53@gmail.com" w:date="2024-01-28T12:49:00Z">
                                <w:r w:rsidR="001B0137">
                                  <w:fldChar w:fldCharType="begin"/>
                                </w:r>
                                <w:r w:rsidR="001B0137">
                                  <w:instrText xml:space="preserve"> REF _Ref83915264 \h </w:instrText>
                                </w:r>
                              </w:ins>
                              <w:r w:rsidR="001B0137">
                                <w:fldChar w:fldCharType="separate"/>
                              </w:r>
                              <w:r w:rsidR="00C560C6">
                                <w:t xml:space="preserve">Fig. </w:t>
                              </w:r>
                              <w:r w:rsidR="00C560C6">
                                <w:rPr>
                                  <w:noProof/>
                                </w:rPr>
                                <w:t>10</w:t>
                              </w:r>
                              <w:ins w:id="114" w:author="robmacl53@gmail.com" w:date="2024-01-28T12:49:00Z">
                                <w:r w:rsidR="001B0137">
                                  <w:fldChar w:fldCharType="end"/>
                                </w:r>
                              </w:ins>
                              <w:del w:id="115" w:author="robmacl53@gmail.com" w:date="2024-01-28T12:48:00Z">
                                <w:r w:rsidR="0020522E" w:rsidDel="00B624ED">
                                  <w:delText xml:space="preserve"> </w:delText>
                                </w:r>
                              </w:del>
                              <w:del w:id="116" w:author="robmacl53@gmail.com" w:date="2024-01-28T12:50:00Z">
                                <w:r w:rsidR="0020522E" w:rsidDel="001B0137">
                                  <w:delText>10</w:delText>
                                </w:r>
                              </w:del>
                              <w:r w:rsidR="0020522E">
                                <w:t xml:space="preserve"> which summarizes this data </w:t>
                              </w:r>
                              <w:del w:id="117" w:author="robmacl53@gmail.com" w:date="2024-01-28T12:42:00Z">
                                <w:r w:rsidR="0020522E" w:rsidDel="006F0950">
                                  <w:delText>by the</w:delText>
                                </w:r>
                              </w:del>
                              <w:ins w:id="118" w:author="robmacl53@gmail.com" w:date="2024-01-28T12:42:00Z">
                                <w:r w:rsidR="006F0950">
                                  <w:t xml:space="preserve">as </w:t>
                                </w:r>
                              </w:ins>
                              <w:ins w:id="119" w:author="robmacl53@gmail.com" w:date="2024-01-28T12:44:00Z">
                                <w:r w:rsidR="00B624ED">
                                  <w:t xml:space="preserve">rotation and translation </w:t>
                                </w:r>
                              </w:ins>
                              <w:ins w:id="120" w:author="robmacl53@gmail.com" w:date="2024-01-28T12:43:00Z">
                                <w:r w:rsidR="006F0950">
                                  <w:t xml:space="preserve">error </w:t>
                                </w:r>
                              </w:ins>
                              <w:del w:id="121" w:author="robmacl53@gmail.com" w:date="2024-01-28T12:43:00Z">
                                <w:r w:rsidR="0020522E" w:rsidDel="006F0950">
                                  <w:delText xml:space="preserve"> </w:delText>
                                </w:r>
                              </w:del>
                              <w:r w:rsidR="0020522E">
                                <w:t>vector magnitudes</w:t>
                              </w:r>
                              <w:ins w:id="122" w:author="robmacl53@gmail.com" w:date="2024-01-28T12:43:00Z">
                                <w:r w:rsidR="006F0950">
                                  <w:t>.</w:t>
                                </w:r>
                              </w:ins>
                              <w:del w:id="123" w:author="robmacl53@gmail.com" w:date="2024-01-28T12:43:00Z">
                                <w:r w:rsidR="0020522E" w:rsidDel="006F0950">
                                  <w:delText xml:space="preserve"> of </w:delText>
                                </w:r>
                              </w:del>
                              <w:del w:id="124" w:author="robmacl53@gmail.com" w:date="2024-01-28T12:42:00Z">
                                <w:r w:rsidR="0020522E" w:rsidDel="006F0950">
                                  <w:delText>direct and cross error.</w:delText>
                                </w:r>
                              </w:del>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5">
                            <a:extLst>
                              <a:ext uri="{96DAC541-7B7A-43D3-8B79-37D633B846F1}">
                                <asvg:svgBlip xmlns:asvg="http://schemas.microsoft.com/office/drawing/2016/SVG/main" r:embed="rId26"/>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90BF9AC" w:rsidR="00C94FE1" w:rsidRPr="00B376F6" w:rsidRDefault="00C94FE1" w:rsidP="00361331">
                        <w:pPr>
                          <w:pStyle w:val="FigureCaption"/>
                        </w:pPr>
                        <w:bookmarkStart w:id="125" w:name="_Ref83901462"/>
                        <w:r>
                          <w:t xml:space="preserve">Fig. </w:t>
                        </w:r>
                        <w:r>
                          <w:fldChar w:fldCharType="begin"/>
                        </w:r>
                        <w:r>
                          <w:instrText xml:space="preserve"> SEQ Figure \* ARABIC </w:instrText>
                        </w:r>
                        <w:r>
                          <w:fldChar w:fldCharType="separate"/>
                        </w:r>
                        <w:r w:rsidR="00C560C6">
                          <w:rPr>
                            <w:noProof/>
                          </w:rPr>
                          <w:t>9</w:t>
                        </w:r>
                        <w:r>
                          <w:rPr>
                            <w:noProof/>
                          </w:rPr>
                          <w:fldChar w:fldCharType="end"/>
                        </w:r>
                        <w:bookmarkEnd w:id="125"/>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del w:id="126" w:author="robmacl53@gmail.com" w:date="2024-01-28T12:49:00Z">
                          <w:r w:rsidR="0020522E" w:rsidDel="001B0137">
                            <w:delText xml:space="preserve"> Fig.</w:delText>
                          </w:r>
                        </w:del>
                        <w:ins w:id="127" w:author="robmacl53@gmail.com" w:date="2024-01-28T12:48:00Z">
                          <w:r w:rsidR="00B624ED">
                            <w:t xml:space="preserve"> </w:t>
                          </w:r>
                        </w:ins>
                        <w:ins w:id="128" w:author="robmacl53@gmail.com" w:date="2024-01-28T12:49:00Z">
                          <w:r w:rsidR="001B0137">
                            <w:fldChar w:fldCharType="begin"/>
                          </w:r>
                          <w:r w:rsidR="001B0137">
                            <w:instrText xml:space="preserve"> REF _Ref83915264 \h </w:instrText>
                          </w:r>
                        </w:ins>
                        <w:r w:rsidR="001B0137">
                          <w:fldChar w:fldCharType="separate"/>
                        </w:r>
                        <w:r w:rsidR="00C560C6">
                          <w:t xml:space="preserve">Fig. </w:t>
                        </w:r>
                        <w:r w:rsidR="00C560C6">
                          <w:rPr>
                            <w:noProof/>
                          </w:rPr>
                          <w:t>10</w:t>
                        </w:r>
                        <w:ins w:id="129" w:author="robmacl53@gmail.com" w:date="2024-01-28T12:49:00Z">
                          <w:r w:rsidR="001B0137">
                            <w:fldChar w:fldCharType="end"/>
                          </w:r>
                        </w:ins>
                        <w:del w:id="130" w:author="robmacl53@gmail.com" w:date="2024-01-28T12:48:00Z">
                          <w:r w:rsidR="0020522E" w:rsidDel="00B624ED">
                            <w:delText xml:space="preserve"> </w:delText>
                          </w:r>
                        </w:del>
                        <w:del w:id="131" w:author="robmacl53@gmail.com" w:date="2024-01-28T12:50:00Z">
                          <w:r w:rsidR="0020522E" w:rsidDel="001B0137">
                            <w:delText>10</w:delText>
                          </w:r>
                        </w:del>
                        <w:r w:rsidR="0020522E">
                          <w:t xml:space="preserve"> which summarizes this data </w:t>
                        </w:r>
                        <w:del w:id="132" w:author="robmacl53@gmail.com" w:date="2024-01-28T12:42:00Z">
                          <w:r w:rsidR="0020522E" w:rsidDel="006F0950">
                            <w:delText>by the</w:delText>
                          </w:r>
                        </w:del>
                        <w:ins w:id="133" w:author="robmacl53@gmail.com" w:date="2024-01-28T12:42:00Z">
                          <w:r w:rsidR="006F0950">
                            <w:t xml:space="preserve">as </w:t>
                          </w:r>
                        </w:ins>
                        <w:ins w:id="134" w:author="robmacl53@gmail.com" w:date="2024-01-28T12:44:00Z">
                          <w:r w:rsidR="00B624ED">
                            <w:t xml:space="preserve">rotation and translation </w:t>
                          </w:r>
                        </w:ins>
                        <w:ins w:id="135" w:author="robmacl53@gmail.com" w:date="2024-01-28T12:43:00Z">
                          <w:r w:rsidR="006F0950">
                            <w:t xml:space="preserve">error </w:t>
                          </w:r>
                        </w:ins>
                        <w:del w:id="136" w:author="robmacl53@gmail.com" w:date="2024-01-28T12:43:00Z">
                          <w:r w:rsidR="0020522E" w:rsidDel="006F0950">
                            <w:delText xml:space="preserve"> </w:delText>
                          </w:r>
                        </w:del>
                        <w:r w:rsidR="0020522E">
                          <w:t>vector magnitudes</w:t>
                        </w:r>
                        <w:ins w:id="137" w:author="robmacl53@gmail.com" w:date="2024-01-28T12:43:00Z">
                          <w:r w:rsidR="006F0950">
                            <w:t>.</w:t>
                          </w:r>
                        </w:ins>
                        <w:del w:id="138" w:author="robmacl53@gmail.com" w:date="2024-01-28T12:43:00Z">
                          <w:r w:rsidR="0020522E" w:rsidDel="006F0950">
                            <w:delText xml:space="preserve"> of </w:delText>
                          </w:r>
                        </w:del>
                        <w:del w:id="139" w:author="robmacl53@gmail.com" w:date="2024-01-28T12:42:00Z">
                          <w:r w:rsidR="0020522E" w:rsidDel="006F0950">
                            <w:delText>direct and cross error.</w:delText>
                          </w:r>
                        </w:del>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7"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ins w:id="140" w:author="robmacl53@gmail.com" w:date="2024-01-28T12:54:00Z">
        <w:r w:rsidR="00D404DA">
          <w:t xml:space="preserve">Fig. </w:t>
        </w:r>
        <w:r w:rsidR="00D404DA">
          <w:rPr>
            <w:noProof/>
          </w:rPr>
          <w:t>9</w:t>
        </w:r>
      </w:ins>
      <w:del w:id="141" w:author="robmacl53@gmail.com" w:date="2024-01-28T12:54:00Z">
        <w:r w:rsidR="00252CB5" w:rsidDel="00D404DA">
          <w:delText xml:space="preserve">Fig. </w:delText>
        </w:r>
        <w:r w:rsidR="00252CB5" w:rsidDel="00D404DA">
          <w:rPr>
            <w:noProof/>
          </w:rPr>
          <w:delText>10</w:delText>
        </w:r>
      </w:del>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4CD6F2AF" w:rsidR="00482F47" w:rsidRDefault="00BB7E7A" w:rsidP="00482F47">
      <w:pPr>
        <w:ind w:firstLine="202"/>
        <w:jc w:val="both"/>
      </w:pPr>
      <w:r>
        <w:fldChar w:fldCharType="begin"/>
      </w:r>
      <w:r>
        <w:instrText xml:space="preserve"> REF _Ref83915264 \h </w:instrText>
      </w:r>
      <w:r>
        <w:fldChar w:fldCharType="separate"/>
      </w:r>
      <w:ins w:id="142" w:author="robmacl53@gmail.com" w:date="2024-01-28T12:54:00Z">
        <w:r w:rsidR="00D404DA">
          <w:t xml:space="preserve">Fig. </w:t>
        </w:r>
        <w:r w:rsidR="00D404DA">
          <w:rPr>
            <w:noProof/>
          </w:rPr>
          <w:t>10</w:t>
        </w:r>
      </w:ins>
      <w:del w:id="143" w:author="robmacl53@gmail.com" w:date="2024-01-28T12:54:00Z">
        <w:r w:rsidR="00252CB5" w:rsidDel="00D404DA">
          <w:delText xml:space="preserve">Fig. </w:delText>
        </w:r>
        <w:r w:rsidR="00252CB5" w:rsidDel="00D404DA">
          <w:rPr>
            <w:noProof/>
          </w:rPr>
          <w:delText>9</w:delText>
        </w:r>
      </w:del>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w:t>
      </w:r>
      <w:proofErr w:type="spellEnd"/>
      <w:r w:rsidR="006C53CC">
        <w:t xml:space="preserve">-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w:t>
      </w:r>
      <w:proofErr w:type="gramStart"/>
      <w:r w:rsidR="00A848FF">
        <w:t>The direct</w:t>
      </w:r>
      <w:proofErr w:type="gramEnd"/>
      <w:r w:rsidR="00A848FF">
        <w:t xml:space="preserve">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5C3BB047"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ins w:id="144" w:author="robmacl53@gmail.com" w:date="2024-01-28T12:54:00Z">
        <w:r w:rsidR="00D404DA">
          <w:t xml:space="preserve">Fig. </w:t>
        </w:r>
        <w:r w:rsidR="00D404DA">
          <w:rPr>
            <w:noProof/>
          </w:rPr>
          <w:t>10</w:t>
        </w:r>
      </w:ins>
      <w:del w:id="145" w:author="robmacl53@gmail.com" w:date="2024-01-28T12:54:00Z">
        <w:r w:rsidR="00252CB5" w:rsidDel="00D404DA">
          <w:delText xml:space="preserve">Fig. </w:delText>
        </w:r>
        <w:r w:rsidR="00252CB5" w:rsidDel="00D404DA">
          <w:rPr>
            <w:noProof/>
          </w:rPr>
          <w:delText>9</w:delText>
        </w:r>
      </w:del>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w:t>
      </w:r>
      <w:proofErr w:type="gramStart"/>
      <w:r w:rsidR="00E113B7">
        <w:t>similar to</w:t>
      </w:r>
      <w:proofErr w:type="gramEnd"/>
      <w:r w:rsidR="00E113B7">
        <w:t xml:space="preserve">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6D45AF11" w:rsidR="00ED7D38" w:rsidRPr="00ED7D38" w:rsidRDefault="006D0806" w:rsidP="00ED7D38">
      <w:pPr>
        <w:pStyle w:val="Heading1"/>
      </w:pPr>
      <w:r>
        <w:lastRenderedPageBreak/>
        <w:t>Discussion</w:t>
      </w:r>
    </w:p>
    <w:p w14:paraId="709A8976" w14:textId="704A4BAA" w:rsidR="003320CE" w:rsidRDefault="00C50547" w:rsidP="00490134">
      <w:pPr>
        <w:pStyle w:val="Text"/>
      </w:pPr>
      <w:r>
        <w:rPr>
          <w:noProof/>
        </w:rPr>
        <mc:AlternateContent>
          <mc:Choice Requires="wpc">
            <w:drawing>
              <wp:anchor distT="0" distB="0" distL="114300" distR="114300" simplePos="0" relativeHeight="251679744" behindDoc="0" locked="0" layoutInCell="1" allowOverlap="0" wp14:anchorId="60887E43" wp14:editId="140EF6EC">
                <wp:simplePos x="0" y="0"/>
                <wp:positionH relativeFrom="margin">
                  <wp:posOffset>6341</wp:posOffset>
                </wp:positionH>
                <wp:positionV relativeFrom="margin">
                  <wp:posOffset>667</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362547CA" w:rsidR="00C94FE1" w:rsidRDefault="00C94FE1" w:rsidP="004254E4">
                              <w:pPr>
                                <w:pStyle w:val="FigureCaption"/>
                              </w:pPr>
                              <w:bookmarkStart w:id="146" w:name="_Ref83915264"/>
                              <w:r>
                                <w:t xml:space="preserve">Fig. </w:t>
                              </w:r>
                              <w:r>
                                <w:fldChar w:fldCharType="begin"/>
                              </w:r>
                              <w:r>
                                <w:instrText xml:space="preserve"> SEQ Figure \* ARABIC </w:instrText>
                              </w:r>
                              <w:r>
                                <w:fldChar w:fldCharType="separate"/>
                              </w:r>
                              <w:r w:rsidR="00C560C6">
                                <w:rPr>
                                  <w:noProof/>
                                </w:rPr>
                                <w:t>10</w:t>
                              </w:r>
                              <w:r>
                                <w:rPr>
                                  <w:noProof/>
                                </w:rPr>
                                <w:fldChar w:fldCharType="end"/>
                              </w:r>
                              <w:bookmarkEnd w:id="146"/>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47" w:name="_Hlk157339161"/>
                              <w:ins w:id="148" w:author="robmacl53@gmail.com" w:date="2024-01-28T12:45:00Z">
                                <w:r w:rsidR="00B624ED">
                                  <w:t>In this figure</w:t>
                                </w:r>
                              </w:ins>
                              <w:del w:id="149" w:author="robmacl53@gmail.com" w:date="2024-01-28T12:45:00Z">
                                <w:r w:rsidR="0020522E" w:rsidDel="00B624ED">
                                  <w:delText>T</w:delText>
                                </w:r>
                              </w:del>
                              <w:ins w:id="150" w:author="robmacl53@gmail.com" w:date="2024-01-28T12:59:00Z">
                                <w:r w:rsidR="00D404DA">
                                  <w:t xml:space="preserve"> </w:t>
                                </w:r>
                              </w:ins>
                              <w:ins w:id="151" w:author="robmacl53@gmail.com" w:date="2024-01-28T12:45:00Z">
                                <w:r w:rsidR="00B624ED">
                                  <w:t>t</w:t>
                                </w:r>
                              </w:ins>
                              <w:r w:rsidR="0020522E">
                                <w:t xml:space="preserve">he data in </w:t>
                              </w:r>
                              <w:ins w:id="152" w:author="robmacl53@gmail.com" w:date="2024-01-28T12:50:00Z">
                                <w:r w:rsidR="001B0137">
                                  <w:fldChar w:fldCharType="begin"/>
                                </w:r>
                                <w:r w:rsidR="001B0137">
                                  <w:instrText xml:space="preserve"> REF _Ref83901462 \h </w:instrText>
                                </w:r>
                              </w:ins>
                              <w:r w:rsidR="001B0137">
                                <w:fldChar w:fldCharType="separate"/>
                              </w:r>
                              <w:r w:rsidR="00C560C6">
                                <w:t xml:space="preserve">Fig. </w:t>
                              </w:r>
                              <w:r w:rsidR="00C560C6">
                                <w:rPr>
                                  <w:noProof/>
                                </w:rPr>
                                <w:t>9</w:t>
                              </w:r>
                              <w:ins w:id="153" w:author="robmacl53@gmail.com" w:date="2024-01-28T12:50:00Z">
                                <w:r w:rsidR="001B0137">
                                  <w:fldChar w:fldCharType="end"/>
                                </w:r>
                                <w:r w:rsidR="001B0137">
                                  <w:t xml:space="preserve"> </w:t>
                                </w:r>
                              </w:ins>
                              <w:del w:id="154" w:author="robmacl53@gmail.com" w:date="2024-01-28T12:50:00Z">
                                <w:r w:rsidR="0020522E" w:rsidDel="001B0137">
                                  <w:delText xml:space="preserve">Fig. 9 </w:delText>
                                </w:r>
                              </w:del>
                              <w:del w:id="155" w:author="robmacl53@gmail.com" w:date="2024-01-28T12:45:00Z">
                                <w:r w:rsidR="0020522E" w:rsidDel="00B624ED">
                                  <w:delText xml:space="preserve">is </w:delText>
                                </w:r>
                                <w:r w:rsidR="00C710E3" w:rsidDel="00B624ED">
                                  <w:delText>here</w:delText>
                                </w:r>
                              </w:del>
                              <w:ins w:id="156" w:author="robmacl53@gmail.com" w:date="2024-01-28T12:45:00Z">
                                <w:r w:rsidR="00B624ED">
                                  <w:t>ha</w:t>
                                </w:r>
                              </w:ins>
                              <w:ins w:id="157"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47"/>
                              <w:r w:rsidR="006D6A35">
                                <w:t xml:space="preserve">the </w:t>
                              </w:r>
                              <w:r w:rsidR="00C710E3">
                                <w:t xml:space="preserve">absolute </w:t>
                              </w:r>
                              <w:r w:rsidR="006D6A35">
                                <w:t>error from rotation (Rz)</w:t>
                              </w:r>
                              <w:r w:rsidR="00C710E3">
                                <w:t xml:space="preserve">, which is the vector magnitudes of </w:t>
                              </w:r>
                              <w:ins w:id="158" w:author="robmacl53@gmail.com" w:date="2024-01-28T12:51:00Z">
                                <w:r w:rsidR="001B0137">
                                  <w:fldChar w:fldCharType="begin"/>
                                </w:r>
                                <w:r w:rsidR="001B0137">
                                  <w:instrText xml:space="preserve"> REF _Ref83901462 \h </w:instrText>
                                </w:r>
                              </w:ins>
                              <w:ins w:id="159" w:author="robmacl53@gmail.com" w:date="2024-01-28T12:51:00Z">
                                <w:r w:rsidR="001B0137">
                                  <w:fldChar w:fldCharType="separate"/>
                                </w:r>
                              </w:ins>
                              <w:r w:rsidR="00C560C6">
                                <w:t xml:space="preserve">Fig. </w:t>
                              </w:r>
                              <w:r w:rsidR="00C560C6">
                                <w:rPr>
                                  <w:noProof/>
                                </w:rPr>
                                <w:t>9</w:t>
                              </w:r>
                              <w:ins w:id="160" w:author="robmacl53@gmail.com" w:date="2024-01-28T12:51:00Z">
                                <w:r w:rsidR="001B0137">
                                  <w:fldChar w:fldCharType="end"/>
                                </w:r>
                              </w:ins>
                              <w:del w:id="161" w:author="robmacl53@gmail.com" w:date="2024-01-28T12:51:00Z">
                                <w:r w:rsidR="00C710E3" w:rsidDel="001B0137">
                                  <w:delText>Fig. 9</w:delText>
                                </w:r>
                              </w:del>
                              <w:r w:rsidR="00C710E3">
                                <w:t xml:space="preserve"> (</w:t>
                              </w:r>
                              <w:r w:rsidR="00804857">
                                <w:t>b</w:t>
                              </w:r>
                              <w:r w:rsidR="00C710E3">
                                <w:t xml:space="preserve">) and </w:t>
                              </w:r>
                              <w:ins w:id="162" w:author="robmacl53@gmail.com" w:date="2024-01-28T12:51:00Z">
                                <w:r w:rsidR="001B0137">
                                  <w:fldChar w:fldCharType="begin"/>
                                </w:r>
                                <w:r w:rsidR="001B0137">
                                  <w:instrText xml:space="preserve"> REF _Ref83901462 \h </w:instrText>
                                </w:r>
                              </w:ins>
                              <w:ins w:id="163" w:author="robmacl53@gmail.com" w:date="2024-01-28T12:51:00Z">
                                <w:r w:rsidR="001B0137">
                                  <w:fldChar w:fldCharType="separate"/>
                                </w:r>
                              </w:ins>
                              <w:r w:rsidR="00C560C6">
                                <w:t xml:space="preserve">Fig. </w:t>
                              </w:r>
                              <w:r w:rsidR="00C560C6">
                                <w:rPr>
                                  <w:noProof/>
                                </w:rPr>
                                <w:t>9</w:t>
                              </w:r>
                              <w:ins w:id="164" w:author="robmacl53@gmail.com" w:date="2024-01-28T12:51:00Z">
                                <w:r w:rsidR="001B0137">
                                  <w:fldChar w:fldCharType="end"/>
                                </w:r>
                              </w:ins>
                              <w:del w:id="165" w:author="robmacl53@gmail.com" w:date="2024-01-28T12:51:00Z">
                                <w:r w:rsidR="00C710E3" w:rsidDel="001B0137">
                                  <w:delText>Fig. 9</w:delText>
                                </w:r>
                              </w:del>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8">
                            <a:extLst>
                              <a:ext uri="{96DAC541-7B7A-43D3-8B79-37D633B846F1}">
                                <asvg:svgBlip xmlns:asvg="http://schemas.microsoft.com/office/drawing/2016/SVG/main" r:embed="rId29"/>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30">
                            <a:extLst>
                              <a:ext uri="{96DAC541-7B7A-43D3-8B79-37D633B846F1}">
                                <asvg:svgBlip xmlns:asvg="http://schemas.microsoft.com/office/drawing/2016/SVG/main" r:embed="rId31"/>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362547CA" w:rsidR="00C94FE1" w:rsidRDefault="00C94FE1" w:rsidP="004254E4">
                        <w:pPr>
                          <w:pStyle w:val="FigureCaption"/>
                        </w:pPr>
                        <w:bookmarkStart w:id="166" w:name="_Ref83915264"/>
                        <w:r>
                          <w:t xml:space="preserve">Fig. </w:t>
                        </w:r>
                        <w:r>
                          <w:fldChar w:fldCharType="begin"/>
                        </w:r>
                        <w:r>
                          <w:instrText xml:space="preserve"> SEQ Figure \* ARABIC </w:instrText>
                        </w:r>
                        <w:r>
                          <w:fldChar w:fldCharType="separate"/>
                        </w:r>
                        <w:r w:rsidR="00C560C6">
                          <w:rPr>
                            <w:noProof/>
                          </w:rPr>
                          <w:t>10</w:t>
                        </w:r>
                        <w:r>
                          <w:rPr>
                            <w:noProof/>
                          </w:rPr>
                          <w:fldChar w:fldCharType="end"/>
                        </w:r>
                        <w:bookmarkEnd w:id="166"/>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167" w:name="_Hlk157339161"/>
                        <w:ins w:id="168" w:author="robmacl53@gmail.com" w:date="2024-01-28T12:45:00Z">
                          <w:r w:rsidR="00B624ED">
                            <w:t>In this figure</w:t>
                          </w:r>
                        </w:ins>
                        <w:del w:id="169" w:author="robmacl53@gmail.com" w:date="2024-01-28T12:45:00Z">
                          <w:r w:rsidR="0020522E" w:rsidDel="00B624ED">
                            <w:delText>T</w:delText>
                          </w:r>
                        </w:del>
                        <w:ins w:id="170" w:author="robmacl53@gmail.com" w:date="2024-01-28T12:59:00Z">
                          <w:r w:rsidR="00D404DA">
                            <w:t xml:space="preserve"> </w:t>
                          </w:r>
                        </w:ins>
                        <w:ins w:id="171" w:author="robmacl53@gmail.com" w:date="2024-01-28T12:45:00Z">
                          <w:r w:rsidR="00B624ED">
                            <w:t>t</w:t>
                          </w:r>
                        </w:ins>
                        <w:r w:rsidR="0020522E">
                          <w:t xml:space="preserve">he data in </w:t>
                        </w:r>
                        <w:ins w:id="172" w:author="robmacl53@gmail.com" w:date="2024-01-28T12:50:00Z">
                          <w:r w:rsidR="001B0137">
                            <w:fldChar w:fldCharType="begin"/>
                          </w:r>
                          <w:r w:rsidR="001B0137">
                            <w:instrText xml:space="preserve"> REF _Ref83901462 \h </w:instrText>
                          </w:r>
                        </w:ins>
                        <w:r w:rsidR="001B0137">
                          <w:fldChar w:fldCharType="separate"/>
                        </w:r>
                        <w:r w:rsidR="00C560C6">
                          <w:t xml:space="preserve">Fig. </w:t>
                        </w:r>
                        <w:r w:rsidR="00C560C6">
                          <w:rPr>
                            <w:noProof/>
                          </w:rPr>
                          <w:t>9</w:t>
                        </w:r>
                        <w:ins w:id="173" w:author="robmacl53@gmail.com" w:date="2024-01-28T12:50:00Z">
                          <w:r w:rsidR="001B0137">
                            <w:fldChar w:fldCharType="end"/>
                          </w:r>
                          <w:r w:rsidR="001B0137">
                            <w:t xml:space="preserve"> </w:t>
                          </w:r>
                        </w:ins>
                        <w:del w:id="174" w:author="robmacl53@gmail.com" w:date="2024-01-28T12:50:00Z">
                          <w:r w:rsidR="0020522E" w:rsidDel="001B0137">
                            <w:delText xml:space="preserve">Fig. 9 </w:delText>
                          </w:r>
                        </w:del>
                        <w:del w:id="175" w:author="robmacl53@gmail.com" w:date="2024-01-28T12:45:00Z">
                          <w:r w:rsidR="0020522E" w:rsidDel="00B624ED">
                            <w:delText xml:space="preserve">is </w:delText>
                          </w:r>
                          <w:r w:rsidR="00C710E3" w:rsidDel="00B624ED">
                            <w:delText>here</w:delText>
                          </w:r>
                        </w:del>
                        <w:ins w:id="176" w:author="robmacl53@gmail.com" w:date="2024-01-28T12:45:00Z">
                          <w:r w:rsidR="00B624ED">
                            <w:t>ha</w:t>
                          </w:r>
                        </w:ins>
                        <w:ins w:id="177" w:author="robmacl53@gmail.com" w:date="2024-01-28T12:46:00Z">
                          <w:r w:rsidR="00B624ED">
                            <w:t>s been</w:t>
                          </w:r>
                        </w:ins>
                        <w:r w:rsidR="00C710E3">
                          <w:t xml:space="preserve"> reduced to</w:t>
                        </w:r>
                        <w:r w:rsidR="006D6A35">
                          <w:t xml:space="preserve"> two curves</w:t>
                        </w:r>
                        <w:r w:rsidR="00C710E3">
                          <w:t xml:space="preserve"> (see arrows)</w:t>
                        </w:r>
                        <w:r w:rsidR="006D6A35">
                          <w:t xml:space="preserve">: </w:t>
                        </w:r>
                        <w:bookmarkEnd w:id="167"/>
                        <w:r w:rsidR="006D6A35">
                          <w:t xml:space="preserve">the </w:t>
                        </w:r>
                        <w:r w:rsidR="00C710E3">
                          <w:t xml:space="preserve">absolute </w:t>
                        </w:r>
                        <w:r w:rsidR="006D6A35">
                          <w:t>error from rotation (Rz)</w:t>
                        </w:r>
                        <w:r w:rsidR="00C710E3">
                          <w:t xml:space="preserve">, which is the vector magnitudes of </w:t>
                        </w:r>
                        <w:ins w:id="178" w:author="robmacl53@gmail.com" w:date="2024-01-28T12:51:00Z">
                          <w:r w:rsidR="001B0137">
                            <w:fldChar w:fldCharType="begin"/>
                          </w:r>
                          <w:r w:rsidR="001B0137">
                            <w:instrText xml:space="preserve"> REF _Ref83901462 \h </w:instrText>
                          </w:r>
                        </w:ins>
                        <w:ins w:id="179" w:author="robmacl53@gmail.com" w:date="2024-01-28T12:51:00Z">
                          <w:r w:rsidR="001B0137">
                            <w:fldChar w:fldCharType="separate"/>
                          </w:r>
                        </w:ins>
                        <w:r w:rsidR="00C560C6">
                          <w:t xml:space="preserve">Fig. </w:t>
                        </w:r>
                        <w:r w:rsidR="00C560C6">
                          <w:rPr>
                            <w:noProof/>
                          </w:rPr>
                          <w:t>9</w:t>
                        </w:r>
                        <w:ins w:id="180" w:author="robmacl53@gmail.com" w:date="2024-01-28T12:51:00Z">
                          <w:r w:rsidR="001B0137">
                            <w:fldChar w:fldCharType="end"/>
                          </w:r>
                        </w:ins>
                        <w:del w:id="181" w:author="robmacl53@gmail.com" w:date="2024-01-28T12:51:00Z">
                          <w:r w:rsidR="00C710E3" w:rsidDel="001B0137">
                            <w:delText>Fig. 9</w:delText>
                          </w:r>
                        </w:del>
                        <w:r w:rsidR="00C710E3">
                          <w:t xml:space="preserve"> (</w:t>
                        </w:r>
                        <w:r w:rsidR="00804857">
                          <w:t>b</w:t>
                        </w:r>
                        <w:r w:rsidR="00C710E3">
                          <w:t xml:space="preserve">) and </w:t>
                        </w:r>
                        <w:ins w:id="182" w:author="robmacl53@gmail.com" w:date="2024-01-28T12:51:00Z">
                          <w:r w:rsidR="001B0137">
                            <w:fldChar w:fldCharType="begin"/>
                          </w:r>
                          <w:r w:rsidR="001B0137">
                            <w:instrText xml:space="preserve"> REF _Ref83901462 \h </w:instrText>
                          </w:r>
                        </w:ins>
                        <w:ins w:id="183" w:author="robmacl53@gmail.com" w:date="2024-01-28T12:51:00Z">
                          <w:r w:rsidR="001B0137">
                            <w:fldChar w:fldCharType="separate"/>
                          </w:r>
                        </w:ins>
                        <w:r w:rsidR="00C560C6">
                          <w:t xml:space="preserve">Fig. </w:t>
                        </w:r>
                        <w:r w:rsidR="00C560C6">
                          <w:rPr>
                            <w:noProof/>
                          </w:rPr>
                          <w:t>9</w:t>
                        </w:r>
                        <w:ins w:id="184" w:author="robmacl53@gmail.com" w:date="2024-01-28T12:51:00Z">
                          <w:r w:rsidR="001B0137">
                            <w:fldChar w:fldCharType="end"/>
                          </w:r>
                        </w:ins>
                        <w:del w:id="185" w:author="robmacl53@gmail.com" w:date="2024-01-28T12:51:00Z">
                          <w:r w:rsidR="00C710E3" w:rsidDel="001B0137">
                            <w:delText>Fig. 9</w:delText>
                          </w:r>
                        </w:del>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32"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3"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3320CE">
        <w:t xml:space="preserve">As the calibration component of the ILEMT open EMT design we only aimed to match the static accuracy of commercial </w:t>
      </w:r>
      <w:r w:rsidR="006D0806">
        <w:t>EMTs</w:t>
      </w:r>
      <w:r w:rsidR="003320CE">
        <w:t xml:space="preserve">. While we have not compared commercial trackers under the same conditions, published results </w:t>
      </w:r>
      <w:r w:rsidR="00761015">
        <w:t xml:space="preserve">such as </w:t>
      </w:r>
      <w:r w:rsidR="00761015">
        <w:fldChar w:fldCharType="begin" w:fldLock="1"/>
      </w:r>
      <w:r w:rsidR="00B63BA0">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fldChar w:fldCharType="separate"/>
      </w:r>
      <w:r w:rsidR="002207C6" w:rsidRPr="002207C6">
        <w:rPr>
          <w:noProof/>
        </w:rPr>
        <w:t>[19]</w:t>
      </w:r>
      <w:r w:rsidR="00761015">
        <w:fldChar w:fldCharType="end"/>
      </w:r>
      <w:r w:rsidR="00761015">
        <w:t xml:space="preserve"> suggest we have met and even surpassed this goal. We have achieved this using </w:t>
      </w:r>
      <w:proofErr w:type="gramStart"/>
      <w:r w:rsidR="00761015">
        <w:t>fairly simple</w:t>
      </w:r>
      <w:proofErr w:type="gramEnd"/>
      <w:r w:rsidR="00761015">
        <w:t xml:space="preserve"> and general methods</w:t>
      </w:r>
      <w:r w:rsidR="00EB3AD2">
        <w:t xml:space="preserve">, which is </w:t>
      </w:r>
      <w:r w:rsidR="00761015">
        <w:t>particularly surprising given our use of handmade sources.</w:t>
      </w:r>
    </w:p>
    <w:p w14:paraId="2CB15A26" w14:textId="08E77CF9" w:rsidR="00317FFE" w:rsidRDefault="001A42CF" w:rsidP="00490134">
      <w:pPr>
        <w:pStyle w:val="Text"/>
      </w:pPr>
      <w:r>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F938B1A" w14:textId="375A673D" w:rsidR="004F56CE" w:rsidRDefault="0040260D" w:rsidP="00227976">
      <w:pPr>
        <w:pStyle w:val="ReferenceHead"/>
      </w:pPr>
      <w:commentRangeStart w:id="186"/>
      <w:r>
        <w:t>R</w:t>
      </w:r>
      <w:commentRangeEnd w:id="186"/>
      <w:r w:rsidR="0036641B">
        <w:rPr>
          <w:rStyle w:val="CommentReference"/>
          <w:smallCaps w:val="0"/>
          <w:kern w:val="0"/>
        </w:rPr>
        <w:commentReference w:id="186"/>
      </w:r>
      <w:r>
        <w:t>eferences</w:t>
      </w:r>
    </w:p>
    <w:p w14:paraId="0226F765" w14:textId="046E0395" w:rsidR="00B63BA0" w:rsidRPr="00B63BA0" w:rsidRDefault="00801A99" w:rsidP="00B63BA0">
      <w:pPr>
        <w:widowControl w:val="0"/>
        <w:autoSpaceDE w:val="0"/>
        <w:autoSpaceDN w:val="0"/>
        <w:adjustRightInd w:val="0"/>
        <w:ind w:left="640" w:hanging="640"/>
        <w:rPr>
          <w:noProof/>
          <w:sz w:val="16"/>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B63BA0" w:rsidRPr="00B63BA0">
        <w:rPr>
          <w:noProof/>
          <w:sz w:val="16"/>
        </w:rPr>
        <w:t>[1]</w:t>
      </w:r>
      <w:r w:rsidR="00B63BA0" w:rsidRPr="00B63BA0">
        <w:rPr>
          <w:noProof/>
          <w:sz w:val="16"/>
        </w:rPr>
        <w:tab/>
        <w:t xml:space="preserve">F. Raab, E. Blood, T. Steiner, and H. Jones, “Magnetic Position and Orientation Tracking System,” </w:t>
      </w:r>
      <w:r w:rsidR="00B63BA0" w:rsidRPr="00B63BA0">
        <w:rPr>
          <w:i/>
          <w:iCs/>
          <w:noProof/>
          <w:sz w:val="16"/>
        </w:rPr>
        <w:t>IEEE Trans. Aerosp. Electron. Syst.</w:t>
      </w:r>
      <w:r w:rsidR="00B63BA0" w:rsidRPr="00B63BA0">
        <w:rPr>
          <w:noProof/>
          <w:sz w:val="16"/>
        </w:rPr>
        <w:t>, vol. AES-15, no. 5, pp. 709–718, Sep. 1979, doi: 10.1109/TAES.1979.308860.</w:t>
      </w:r>
    </w:p>
    <w:p w14:paraId="2BED8AB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w:t>
      </w:r>
      <w:r w:rsidRPr="00B63BA0">
        <w:rPr>
          <w:noProof/>
          <w:sz w:val="16"/>
        </w:rPr>
        <w:tab/>
        <w:t xml:space="preserve">R. A. Maclachlan </w:t>
      </w:r>
      <w:r w:rsidRPr="00B63BA0">
        <w:rPr>
          <w:i/>
          <w:iCs/>
          <w:noProof/>
          <w:sz w:val="16"/>
        </w:rPr>
        <w:t>et al.</w:t>
      </w:r>
      <w:r w:rsidRPr="00B63BA0">
        <w:rPr>
          <w:noProof/>
          <w:sz w:val="16"/>
        </w:rPr>
        <w:t xml:space="preserve">, “Electromagnetic tracker for active handheld robotic systems,” in </w:t>
      </w:r>
      <w:r w:rsidRPr="00B63BA0">
        <w:rPr>
          <w:i/>
          <w:iCs/>
          <w:noProof/>
          <w:sz w:val="16"/>
        </w:rPr>
        <w:t>Proc IEEE Sensors Conf</w:t>
      </w:r>
      <w:r w:rsidRPr="00B63BA0">
        <w:rPr>
          <w:noProof/>
          <w:sz w:val="16"/>
        </w:rPr>
        <w:t>, Jan. 2016, p. accepted, doi: 10.1109/ICSENS.2016.7808415.</w:t>
      </w:r>
    </w:p>
    <w:p w14:paraId="52EFBB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3]</w:t>
      </w:r>
      <w:r w:rsidRPr="00B63BA0">
        <w:rPr>
          <w:noProof/>
          <w:sz w:val="16"/>
        </w:rPr>
        <w:tab/>
        <w:t xml:space="preserve">Robert A. MacLachlan, “In-Loop ElectroMagnetic Tracker,” </w:t>
      </w:r>
      <w:r w:rsidRPr="00B63BA0">
        <w:rPr>
          <w:i/>
          <w:iCs/>
          <w:noProof/>
          <w:sz w:val="16"/>
        </w:rPr>
        <w:t>Open Science Framework</w:t>
      </w:r>
      <w:r w:rsidRPr="00B63BA0">
        <w:rPr>
          <w:noProof/>
          <w:sz w:val="16"/>
        </w:rPr>
        <w:t>, 2024. https://osf.io/6fwjk/ (accessed Feb. 02, 2024).</w:t>
      </w:r>
    </w:p>
    <w:p w14:paraId="51F5CB0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4]</w:t>
      </w:r>
      <w:r w:rsidRPr="00B63BA0">
        <w:rPr>
          <w:noProof/>
          <w:sz w:val="16"/>
        </w:rPr>
        <w:tab/>
        <w:t xml:space="preserve">H. A. Jaeger </w:t>
      </w:r>
      <w:r w:rsidRPr="00B63BA0">
        <w:rPr>
          <w:i/>
          <w:iCs/>
          <w:noProof/>
          <w:sz w:val="16"/>
        </w:rPr>
        <w:t>et al.</w:t>
      </w:r>
      <w:r w:rsidRPr="00B63BA0">
        <w:rPr>
          <w:noProof/>
          <w:sz w:val="16"/>
        </w:rPr>
        <w:t xml:space="preserve">, “Anser EMT: the first open-source electromagnetic tracking platform for image-guided interventions,” </w:t>
      </w:r>
      <w:r w:rsidRPr="00B63BA0">
        <w:rPr>
          <w:i/>
          <w:iCs/>
          <w:noProof/>
          <w:sz w:val="16"/>
        </w:rPr>
        <w:t>Int. J. Comput. Assist. Radiol. Surg.</w:t>
      </w:r>
      <w:r w:rsidRPr="00B63BA0">
        <w:rPr>
          <w:noProof/>
          <w:sz w:val="16"/>
        </w:rPr>
        <w:t>, vol. 12, no. 6, pp. 1059–1067, 2017, doi: 10.1007/s11548-017-1568-7.</w:t>
      </w:r>
    </w:p>
    <w:p w14:paraId="5D7B304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5]</w:t>
      </w:r>
      <w:r w:rsidRPr="00B63BA0">
        <w:rPr>
          <w:noProof/>
          <w:sz w:val="16"/>
        </w:rPr>
        <w:tab/>
        <w:t xml:space="preserve">W. Kim, J. Song, and F. C. Park, “Closed-Form Position and Orientation Estimation for a Three-Axis Electromagnetic Tracking System,” </w:t>
      </w:r>
      <w:r w:rsidRPr="00B63BA0">
        <w:rPr>
          <w:i/>
          <w:iCs/>
          <w:noProof/>
          <w:sz w:val="16"/>
        </w:rPr>
        <w:t>IEEE Trans. Ind. Electron.</w:t>
      </w:r>
      <w:r w:rsidRPr="00B63BA0">
        <w:rPr>
          <w:noProof/>
          <w:sz w:val="16"/>
        </w:rPr>
        <w:t>, vol. 65, no. 5, pp. 4331–4337, 2018, doi: 10.1109/TIE.2017.2760244.</w:t>
      </w:r>
    </w:p>
    <w:p w14:paraId="59F8C28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6]</w:t>
      </w:r>
      <w:r w:rsidRPr="00B63BA0">
        <w:rPr>
          <w:noProof/>
          <w:sz w:val="16"/>
        </w:rPr>
        <w:tab/>
        <w:t xml:space="preserve">C. Hu, S. Song, X. Wang, M. Q.-H. H. Meng, and B. Li, “A novel positioning and orientation system based on three-axis magnetic coils,” </w:t>
      </w:r>
      <w:r w:rsidRPr="00B63BA0">
        <w:rPr>
          <w:i/>
          <w:iCs/>
          <w:noProof/>
          <w:sz w:val="16"/>
        </w:rPr>
        <w:t>IEEE Trans. Magn.</w:t>
      </w:r>
      <w:r w:rsidRPr="00B63BA0">
        <w:rPr>
          <w:noProof/>
          <w:sz w:val="16"/>
        </w:rPr>
        <w:t>, vol. 48, no. 7, pp. 2211–2219, Jul. 2012, doi: 10.1109/TMAG.2012.2188537.</w:t>
      </w:r>
    </w:p>
    <w:p w14:paraId="374AA21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7]</w:t>
      </w:r>
      <w:r w:rsidRPr="00B63BA0">
        <w:rPr>
          <w:noProof/>
          <w:sz w:val="16"/>
        </w:rPr>
        <w:tab/>
        <w:t xml:space="preserve">M. Teixeira Silva, E. Santos, L. Batista, and J. Araújo, “Alternative Analytical Solution for Position and Orientation in Electromagnetic Motion Tracking Systems,” </w:t>
      </w:r>
      <w:r w:rsidRPr="00B63BA0">
        <w:rPr>
          <w:i/>
          <w:iCs/>
          <w:noProof/>
          <w:sz w:val="16"/>
        </w:rPr>
        <w:t>WSEAS Trans. Syst.</w:t>
      </w:r>
      <w:r w:rsidRPr="00B63BA0">
        <w:rPr>
          <w:noProof/>
          <w:sz w:val="16"/>
        </w:rPr>
        <w:t>, vol. 16, pp. 225–233, Aug. 2017.</w:t>
      </w:r>
    </w:p>
    <w:p w14:paraId="4539DE7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8]</w:t>
      </w:r>
      <w:r w:rsidRPr="00B63BA0">
        <w:rPr>
          <w:noProof/>
          <w:sz w:val="16"/>
        </w:rPr>
        <w:tab/>
        <w:t>K. O’Donoghue, “Electromagnetic tracking and steering for catheter navigation,” University College Cork, 2014.</w:t>
      </w:r>
    </w:p>
    <w:p w14:paraId="58177FD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9]</w:t>
      </w:r>
      <w:r w:rsidRPr="00B63BA0">
        <w:rPr>
          <w:noProof/>
          <w:sz w:val="16"/>
        </w:rPr>
        <w:tab/>
        <w:t xml:space="preserve">T. Bien and G. Rose, “Algorithm for calibration of the electromagnetic tracking system,” in </w:t>
      </w:r>
      <w:r w:rsidRPr="00B63BA0">
        <w:rPr>
          <w:i/>
          <w:iCs/>
          <w:noProof/>
          <w:sz w:val="16"/>
        </w:rPr>
        <w:t>Proceedings of 2012 IEEE-EMBS International Conference on Biomedical and Health Informatics</w:t>
      </w:r>
      <w:r w:rsidRPr="00B63BA0">
        <w:rPr>
          <w:noProof/>
          <w:sz w:val="16"/>
        </w:rPr>
        <w:t>, 2012, pp. 85–88, doi: 10.1109/BHI.2012.6211512.</w:t>
      </w:r>
    </w:p>
    <w:p w14:paraId="188F954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0]</w:t>
      </w:r>
      <w:r w:rsidRPr="00B63BA0">
        <w:rPr>
          <w:noProof/>
          <w:sz w:val="16"/>
        </w:rPr>
        <w:tab/>
        <w:t xml:space="preserve">A. Plotkin, V. Kucher, Y. Horen, and E. Paperno, “A New Calibration Procedure for Magnetic Tracking Systems,” </w:t>
      </w:r>
      <w:r w:rsidRPr="00B63BA0">
        <w:rPr>
          <w:i/>
          <w:iCs/>
          <w:noProof/>
          <w:sz w:val="16"/>
        </w:rPr>
        <w:t>IEEE Trans. Magn.</w:t>
      </w:r>
      <w:r w:rsidRPr="00B63BA0">
        <w:rPr>
          <w:noProof/>
          <w:sz w:val="16"/>
        </w:rPr>
        <w:t>, vol. 44, no. 11, pp. 4525–4528, Nov. 2008, doi: 10.1109/TMAG.2008.2003056.</w:t>
      </w:r>
    </w:p>
    <w:p w14:paraId="575E6D2E"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1]</w:t>
      </w:r>
      <w:r w:rsidRPr="00B63BA0">
        <w:rPr>
          <w:noProof/>
          <w:sz w:val="16"/>
        </w:rPr>
        <w:tab/>
        <w:t xml:space="preserve">Xin Ge, Yifeng Wang, Ning Ding, Xiaomei Wu, Yuanyuan Wang, and Zuxiang Fang, “An Electromagnetic Tracking Method Using Rotating Orthogonal Coils,” </w:t>
      </w:r>
      <w:r w:rsidRPr="00B63BA0">
        <w:rPr>
          <w:i/>
          <w:iCs/>
          <w:noProof/>
          <w:sz w:val="16"/>
        </w:rPr>
        <w:t>IEEE Trans. Magn.</w:t>
      </w:r>
      <w:r w:rsidRPr="00B63BA0">
        <w:rPr>
          <w:noProof/>
          <w:sz w:val="16"/>
        </w:rPr>
        <w:t>, vol. 48, no. 12, pp. 4802–4810, Dec. 2012, doi: 10.1109/TMAG.2012.2203917.</w:t>
      </w:r>
    </w:p>
    <w:p w14:paraId="5C8F53E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2]</w:t>
      </w:r>
      <w:r w:rsidRPr="00B63BA0">
        <w:rPr>
          <w:noProof/>
          <w:sz w:val="16"/>
        </w:rPr>
        <w:tab/>
        <w:t xml:space="preserve">M. Schneider and C. Stevens, “Development and testing of a new magnetic-tracking device for image guidance,” in </w:t>
      </w:r>
      <w:r w:rsidRPr="00B63BA0">
        <w:rPr>
          <w:i/>
          <w:iCs/>
          <w:noProof/>
          <w:sz w:val="16"/>
        </w:rPr>
        <w:t>Medical Imaging 2007: Visualization and Image-Guided Procedures</w:t>
      </w:r>
      <w:r w:rsidRPr="00B63BA0">
        <w:rPr>
          <w:noProof/>
          <w:sz w:val="16"/>
        </w:rPr>
        <w:t>, Mar. 2007, vol. 6505, pp. 65090I-65090I–11, doi: 10.1117/12.713249.</w:t>
      </w:r>
    </w:p>
    <w:p w14:paraId="0191B43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3]</w:t>
      </w:r>
      <w:r w:rsidRPr="00B63BA0">
        <w:rPr>
          <w:noProof/>
          <w:sz w:val="16"/>
        </w:rPr>
        <w:tab/>
        <w:t>J. Hummel, M. Figl, M. Bax, R. Shahidi, H. Bergmann, and W. Birkfellner, “Evaluation of dynamic electromagnetic tracking deviation,” Feb. 2009, p. 72612U, doi: 10.1117/12.813645.</w:t>
      </w:r>
    </w:p>
    <w:p w14:paraId="4DBC1EF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4]</w:t>
      </w:r>
      <w:r w:rsidRPr="00B63BA0">
        <w:rPr>
          <w:noProof/>
          <w:sz w:val="16"/>
        </w:rPr>
        <w:tab/>
        <w:t xml:space="preserve">D. Kügler </w:t>
      </w:r>
      <w:r w:rsidRPr="00B63BA0">
        <w:rPr>
          <w:i/>
          <w:iCs/>
          <w:noProof/>
          <w:sz w:val="16"/>
        </w:rPr>
        <w:t>et al.</w:t>
      </w:r>
      <w:r w:rsidRPr="00B63BA0">
        <w:rPr>
          <w:noProof/>
          <w:sz w:val="16"/>
        </w:rPr>
        <w:t xml:space="preserve">, “High-precision evaluation of electromagnetic tracking,” </w:t>
      </w:r>
      <w:r w:rsidRPr="00B63BA0">
        <w:rPr>
          <w:i/>
          <w:iCs/>
          <w:noProof/>
          <w:sz w:val="16"/>
        </w:rPr>
        <w:t>Int. J. Comput. Assist. Radiol. Surg.</w:t>
      </w:r>
      <w:r w:rsidRPr="00B63BA0">
        <w:rPr>
          <w:noProof/>
          <w:sz w:val="16"/>
        </w:rPr>
        <w:t>, vol. 14, no. 7, pp. 1127–1135, 2019, doi: 10.1007/s11548-019-01959-5.</w:t>
      </w:r>
    </w:p>
    <w:p w14:paraId="44FBBF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5]</w:t>
      </w:r>
      <w:r w:rsidRPr="00B63BA0">
        <w:rPr>
          <w:noProof/>
          <w:sz w:val="16"/>
        </w:rPr>
        <w:tab/>
        <w:t xml:space="preserve">D. D. Frantz, A. D. Wiles, S. E. Leis, and S. R. Kirsch, “Accuracy assessment protocols for electromagnetic tracking systems,” </w:t>
      </w:r>
      <w:r w:rsidRPr="00B63BA0">
        <w:rPr>
          <w:i/>
          <w:iCs/>
          <w:noProof/>
          <w:sz w:val="16"/>
        </w:rPr>
        <w:t>Phys. Med. Biol.</w:t>
      </w:r>
      <w:r w:rsidRPr="00B63BA0">
        <w:rPr>
          <w:noProof/>
          <w:sz w:val="16"/>
        </w:rPr>
        <w:t>, vol. 48, no. 14, pp. 2241–2251, Jul. 2003, doi: 10.1088/0031-9155/48/14/314.</w:t>
      </w:r>
    </w:p>
    <w:p w14:paraId="08EB563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6]</w:t>
      </w:r>
      <w:r w:rsidRPr="00B63BA0">
        <w:rPr>
          <w:noProof/>
          <w:sz w:val="16"/>
        </w:rPr>
        <w:tab/>
        <w:t xml:space="preserve">C. Nafis, V. Jensen, L. Beauregard, and P. Anderson, “Method for estimating dynamic EM tracking accuracy of surgical navigation tools,” in </w:t>
      </w:r>
      <w:r w:rsidRPr="00B63BA0">
        <w:rPr>
          <w:i/>
          <w:iCs/>
          <w:noProof/>
          <w:sz w:val="16"/>
        </w:rPr>
        <w:t>Proc.SPIE</w:t>
      </w:r>
      <w:r w:rsidRPr="00B63BA0">
        <w:rPr>
          <w:noProof/>
          <w:sz w:val="16"/>
        </w:rPr>
        <w:t>, Mar. 2006, vol. 6141, p. 61410K, doi: 10.1117/12.653448.</w:t>
      </w:r>
    </w:p>
    <w:p w14:paraId="47568C5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7]</w:t>
      </w:r>
      <w:r w:rsidRPr="00B63BA0">
        <w:rPr>
          <w:noProof/>
          <w:sz w:val="16"/>
        </w:rPr>
        <w:tab/>
        <w:t xml:space="preserve">A. M. Franz, T. Haidegger, W. Birkfellner, K. Cleary, T. M. Peters, and L. Maier-Hein, “Electromagnetic tracking in medicine -A review of technology, validation, and applications,” </w:t>
      </w:r>
      <w:r w:rsidRPr="00B63BA0">
        <w:rPr>
          <w:i/>
          <w:iCs/>
          <w:noProof/>
          <w:sz w:val="16"/>
        </w:rPr>
        <w:t xml:space="preserve">IEEE Trans. </w:t>
      </w:r>
      <w:r w:rsidRPr="00B63BA0">
        <w:rPr>
          <w:i/>
          <w:iCs/>
          <w:noProof/>
          <w:sz w:val="16"/>
        </w:rPr>
        <w:lastRenderedPageBreak/>
        <w:t>Med. Imaging</w:t>
      </w:r>
      <w:r w:rsidRPr="00B63BA0">
        <w:rPr>
          <w:noProof/>
          <w:sz w:val="16"/>
        </w:rPr>
        <w:t>, vol. 33, no. 8, pp. 1702–1725, 2014, doi: 10.1109/TMI.2014.2321777.</w:t>
      </w:r>
    </w:p>
    <w:p w14:paraId="5E52A6B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8]</w:t>
      </w:r>
      <w:r w:rsidRPr="00B63BA0">
        <w:rPr>
          <w:noProof/>
          <w:sz w:val="16"/>
        </w:rPr>
        <w:tab/>
        <w:t xml:space="preserve">J. B. Hummel </w:t>
      </w:r>
      <w:r w:rsidRPr="00B63BA0">
        <w:rPr>
          <w:i/>
          <w:iCs/>
          <w:noProof/>
          <w:sz w:val="16"/>
        </w:rPr>
        <w:t>et al.</w:t>
      </w:r>
      <w:r w:rsidRPr="00B63BA0">
        <w:rPr>
          <w:noProof/>
          <w:sz w:val="16"/>
        </w:rPr>
        <w:t xml:space="preserve">, “Design and application of an assessment protocol for electromagnetic tracking systems,” </w:t>
      </w:r>
      <w:r w:rsidRPr="00B63BA0">
        <w:rPr>
          <w:i/>
          <w:iCs/>
          <w:noProof/>
          <w:sz w:val="16"/>
        </w:rPr>
        <w:t>Med. Phys.</w:t>
      </w:r>
      <w:r w:rsidRPr="00B63BA0">
        <w:rPr>
          <w:noProof/>
          <w:sz w:val="16"/>
        </w:rPr>
        <w:t>, vol. 32, no. 7, p. 2371, 2005, doi: 10.1118/1.1944327.</w:t>
      </w:r>
    </w:p>
    <w:p w14:paraId="23D2B4C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9]</w:t>
      </w:r>
      <w:r w:rsidRPr="00B63BA0">
        <w:rPr>
          <w:noProof/>
          <w:sz w:val="16"/>
        </w:rPr>
        <w:tab/>
        <w:t xml:space="preserve">E. Lugez, H. Sadjadi, D. R. Pichora, R. E. Ellis, S. G. Akl, and G. Fichtinger, “Electromagnetic tracking in surgical and interventional environments: usability study,” </w:t>
      </w:r>
      <w:r w:rsidRPr="00B63BA0">
        <w:rPr>
          <w:i/>
          <w:iCs/>
          <w:noProof/>
          <w:sz w:val="16"/>
        </w:rPr>
        <w:t>Int. J. Comput. Assist. Radiol. Surg.</w:t>
      </w:r>
      <w:r w:rsidRPr="00B63BA0">
        <w:rPr>
          <w:noProof/>
          <w:sz w:val="16"/>
        </w:rPr>
        <w:t>, vol. 10, no. 3, pp. 253–262, 2015, doi: 10.1007/s11548-014-1110-0.</w:t>
      </w:r>
    </w:p>
    <w:p w14:paraId="656D877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0]</w:t>
      </w:r>
      <w:r w:rsidRPr="00B63BA0">
        <w:rPr>
          <w:noProof/>
          <w:sz w:val="16"/>
        </w:rPr>
        <w:tab/>
        <w:t xml:space="preserve">V. V. Kindratenko, “A survey of electromagnetic position tracker calibration techniques,” </w:t>
      </w:r>
      <w:r w:rsidRPr="00B63BA0">
        <w:rPr>
          <w:i/>
          <w:iCs/>
          <w:noProof/>
          <w:sz w:val="16"/>
        </w:rPr>
        <w:t>Virtual Real.</w:t>
      </w:r>
      <w:r w:rsidRPr="00B63BA0">
        <w:rPr>
          <w:noProof/>
          <w:sz w:val="16"/>
        </w:rPr>
        <w:t>, vol. 5, no. 3, pp. 169–182, Sep. 2000, doi: 10.1007/BF01409422.</w:t>
      </w:r>
    </w:p>
    <w:p w14:paraId="35F2A5E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1]</w:t>
      </w:r>
      <w:r w:rsidRPr="00B63BA0">
        <w:rPr>
          <w:noProof/>
          <w:sz w:val="16"/>
        </w:rPr>
        <w:tab/>
        <w:t xml:space="preserve">W. Birkfellner, F. Watzinger, F. Wanschitz, R. Ewers, and H. Bergmann, “Calibration of tracking systems in a surgical environment,” </w:t>
      </w:r>
      <w:r w:rsidRPr="00B63BA0">
        <w:rPr>
          <w:i/>
          <w:iCs/>
          <w:noProof/>
          <w:sz w:val="16"/>
        </w:rPr>
        <w:t>IEEE Trans. Med. Imaging</w:t>
      </w:r>
      <w:r w:rsidRPr="00B63BA0">
        <w:rPr>
          <w:noProof/>
          <w:sz w:val="16"/>
        </w:rPr>
        <w:t>, vol. 17, no. 5, pp. 737–742, 1998, doi: 10.1109/42.736028.</w:t>
      </w:r>
    </w:p>
    <w:p w14:paraId="38D3D90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2]</w:t>
      </w:r>
      <w:r w:rsidRPr="00B63BA0">
        <w:rPr>
          <w:noProof/>
          <w:sz w:val="16"/>
        </w:rPr>
        <w:tab/>
        <w:t xml:space="preserve">F. Attivissimo, A. D. Nisio, A. M. L. Lanzolla, and M. A. Ragolia, “Analysis of Position Estimation Techniques in a Surgical EM Tracking System,” </w:t>
      </w:r>
      <w:r w:rsidRPr="00B63BA0">
        <w:rPr>
          <w:i/>
          <w:iCs/>
          <w:noProof/>
          <w:sz w:val="16"/>
        </w:rPr>
        <w:t>IEEE Sens. J.</w:t>
      </w:r>
      <w:r w:rsidRPr="00B63BA0">
        <w:rPr>
          <w:noProof/>
          <w:sz w:val="16"/>
        </w:rPr>
        <w:t>, vol. 21, no. 13, pp. 14389–14396, 2021, doi: 10.1109/JSEN.2020.3042647.</w:t>
      </w:r>
    </w:p>
    <w:p w14:paraId="3238AA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3]</w:t>
      </w:r>
      <w:r w:rsidRPr="00B63BA0">
        <w:rPr>
          <w:noProof/>
          <w:sz w:val="16"/>
        </w:rPr>
        <w:tab/>
        <w:t xml:space="preserve">P. Corke, </w:t>
      </w:r>
      <w:r w:rsidRPr="00B63BA0">
        <w:rPr>
          <w:i/>
          <w:iCs/>
          <w:noProof/>
          <w:sz w:val="16"/>
        </w:rPr>
        <w:t>Robotics, Vision and Control</w:t>
      </w:r>
      <w:r w:rsidRPr="00B63BA0">
        <w:rPr>
          <w:noProof/>
          <w:sz w:val="16"/>
        </w:rPr>
        <w:t>, 2nd ed., vol. 118. Cham: Springer International Publishing, 2017.</w:t>
      </w:r>
    </w:p>
    <w:p w14:paraId="42EEA768"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4]</w:t>
      </w:r>
      <w:r w:rsidRPr="00B63BA0">
        <w:rPr>
          <w:noProof/>
          <w:sz w:val="16"/>
        </w:rPr>
        <w:tab/>
        <w:t xml:space="preserve">I. E. Sutherland, “Three-dimensional data input by tablet,” </w:t>
      </w:r>
      <w:r w:rsidRPr="00B63BA0">
        <w:rPr>
          <w:i/>
          <w:iCs/>
          <w:noProof/>
          <w:sz w:val="16"/>
        </w:rPr>
        <w:t>Proc. IEEE</w:t>
      </w:r>
      <w:r w:rsidRPr="00B63BA0">
        <w:rPr>
          <w:noProof/>
          <w:sz w:val="16"/>
        </w:rPr>
        <w:t>, vol. 62, no. 4, pp. 453–461, 1974.</w:t>
      </w:r>
    </w:p>
    <w:p w14:paraId="58992722"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5]</w:t>
      </w:r>
      <w:r w:rsidRPr="00B63BA0">
        <w:rPr>
          <w:noProof/>
          <w:sz w:val="16"/>
        </w:rPr>
        <w:tab/>
        <w:t xml:space="preserve">G. H. White, “Basics of estimating measurement uncertainty,” </w:t>
      </w:r>
      <w:r w:rsidRPr="00B63BA0">
        <w:rPr>
          <w:i/>
          <w:iCs/>
          <w:noProof/>
          <w:sz w:val="16"/>
        </w:rPr>
        <w:t>Clin. Biochem. Rev.</w:t>
      </w:r>
      <w:r w:rsidRPr="00B63BA0">
        <w:rPr>
          <w:noProof/>
          <w:sz w:val="16"/>
        </w:rPr>
        <w:t>, vol. 29 Suppl 1, no. Suppl 1, pp. S53–S60, Aug. 2008, [Online]. Available: https://pubmed.ncbi.nlm.nih.gov/18852859.</w:t>
      </w:r>
    </w:p>
    <w:p w14:paraId="067F21D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6]</w:t>
      </w:r>
      <w:r w:rsidRPr="00B63BA0">
        <w:rPr>
          <w:noProof/>
          <w:sz w:val="16"/>
        </w:rPr>
        <w:tab/>
        <w:t xml:space="preserve">E. Paperno and A. Plotkin, “Cylindrical induction coil to accurately imitate the ideal magnetic dipole,” </w:t>
      </w:r>
      <w:r w:rsidRPr="00B63BA0">
        <w:rPr>
          <w:i/>
          <w:iCs/>
          <w:noProof/>
          <w:sz w:val="16"/>
        </w:rPr>
        <w:t>Sensors Actuators, A Phys.</w:t>
      </w:r>
      <w:r w:rsidRPr="00B63BA0">
        <w:rPr>
          <w:noProof/>
          <w:sz w:val="16"/>
        </w:rPr>
        <w:t>, vol. 112, no. 2–3, pp. 248–252, 2004, doi: 10.1016/j.sna.2004.01.004.</w:t>
      </w:r>
    </w:p>
    <w:p w14:paraId="5641EA7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7]</w:t>
      </w:r>
      <w:r w:rsidRPr="00B63BA0">
        <w:rPr>
          <w:noProof/>
          <w:sz w:val="16"/>
        </w:rPr>
        <w:tab/>
        <w:t xml:space="preserve">T. Schroeder, “An accurate magnetic field solution for medical electromagnetic tracking coils at close range,” </w:t>
      </w:r>
      <w:r w:rsidRPr="00B63BA0">
        <w:rPr>
          <w:i/>
          <w:iCs/>
          <w:noProof/>
          <w:sz w:val="16"/>
        </w:rPr>
        <w:t>J. Appl. Phys.</w:t>
      </w:r>
      <w:r w:rsidRPr="00B63BA0">
        <w:rPr>
          <w:noProof/>
          <w:sz w:val="16"/>
        </w:rPr>
        <w:t>, vol. 117, no. 22, pp. 2–9, Jun. 2015, doi: 10.1063/1.4922667.</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DA3516">
      <w:headerReference w:type="default" r:id="rId34"/>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 w:author="Cameron N Riviere" w:date="2022-04-13T17:12:00Z" w:initials="CNR">
    <w:p w14:paraId="59D63D94" w14:textId="63D2903E" w:rsidR="00A31888" w:rsidRDefault="00A31888">
      <w:pPr>
        <w:pStyle w:val="CommentText"/>
      </w:pPr>
      <w:r>
        <w:rPr>
          <w:rStyle w:val="CommentReference"/>
        </w:rPr>
        <w:annotationRef/>
      </w:r>
      <w:r w:rsidRPr="00A31888">
        <w:rPr>
          <w:highlight w:val="yellow"/>
        </w:rPr>
        <w:t>THE MOST IMPORTANT CHANGE TO MAKE:  Somewhere (often the last paragraph of the Intro, but earlier is fine too), we need to clearly &amp; explicitly state what our original contribution is.  It seems like part of it is tutorial; that’s ok, but if so, say so.  Beyond that, you mentioned some other items, such as direct linear transform.  As far as I can tell, the existing draft gets kind of close to stating the contribution in the previous sentence, where you say that “much additional work is needed in areas such as…”, which is good, but we need to be more explicit than that.</w:t>
      </w:r>
    </w:p>
  </w:comment>
  <w:comment w:id="186" w:author="Cameron N Riviere" w:date="2022-04-01T13:46:00Z" w:initials="CNR">
    <w:p w14:paraId="75A86623" w14:textId="77777777" w:rsidR="00C94FE1" w:rsidRDefault="00C94FE1">
      <w:pPr>
        <w:pStyle w:val="CommentText"/>
        <w:rPr>
          <w:rStyle w:val="HTMLCite"/>
          <w:i w:val="0"/>
        </w:rPr>
      </w:pPr>
      <w:r>
        <w:rPr>
          <w:rStyle w:val="CommentReference"/>
        </w:rPr>
        <w:annotationRef/>
      </w:r>
      <w:r>
        <w:t xml:space="preserve">Instead of [23] cite </w:t>
      </w:r>
      <w:r w:rsidRPr="0036641B">
        <w:rPr>
          <w:rStyle w:val="HTMLCite"/>
          <w:i w:val="0"/>
        </w:rPr>
        <w:t xml:space="preserve">Sutherland, Ivan E. (April 1974), "Three-dimensional data input by tablet", Proceedings of the IEEE, </w:t>
      </w:r>
      <w:r w:rsidRPr="0036641B">
        <w:rPr>
          <w:rStyle w:val="HTMLCite"/>
          <w:b/>
          <w:bCs/>
          <w:i w:val="0"/>
        </w:rPr>
        <w:t>62</w:t>
      </w:r>
      <w:r w:rsidRPr="0036641B">
        <w:rPr>
          <w:rStyle w:val="HTMLCite"/>
          <w:i w:val="0"/>
        </w:rPr>
        <w:t xml:space="preserve"> (4): 453–461</w:t>
      </w:r>
      <w:r>
        <w:rPr>
          <w:rStyle w:val="HTMLCite"/>
        </w:rPr>
        <w:t xml:space="preserve">  </w:t>
      </w:r>
      <w:r w:rsidRPr="0036641B">
        <w:rPr>
          <w:rStyle w:val="HTMLCite"/>
          <w:i w:val="0"/>
        </w:rPr>
        <w:t>(or some other reviewed source)</w:t>
      </w:r>
      <w:r>
        <w:rPr>
          <w:rStyle w:val="HTMLCite"/>
          <w:i w:val="0"/>
        </w:rPr>
        <w:t>.</w:t>
      </w:r>
    </w:p>
    <w:p w14:paraId="7D214AF4" w14:textId="754FDDF3" w:rsidR="00C94FE1" w:rsidRDefault="00C94FE1">
      <w:pPr>
        <w:pStyle w:val="CommentText"/>
      </w:pPr>
      <w:r>
        <w:rPr>
          <w:rStyle w:val="HTMLCite"/>
          <w:i w:val="0"/>
        </w:rPr>
        <w:t>Add the page numbers t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D63D94" w15:done="1"/>
  <w15:commentEx w15:paraId="7D214AF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D63D94" w16cid:durableId="266982DC"/>
  <w16cid:commentId w16cid:paraId="7D214AF4" w16cid:durableId="2669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9DE427" w14:textId="77777777" w:rsidR="00FE7083" w:rsidRDefault="00FE7083">
      <w:r>
        <w:separator/>
      </w:r>
    </w:p>
  </w:endnote>
  <w:endnote w:type="continuationSeparator" w:id="0">
    <w:p w14:paraId="7998407F" w14:textId="77777777" w:rsidR="00FE7083" w:rsidRDefault="00FE70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C79AA1" w14:textId="77777777" w:rsidR="00FE7083" w:rsidRDefault="00FE7083"/>
  </w:footnote>
  <w:footnote w:type="continuationSeparator" w:id="0">
    <w:p w14:paraId="03E331A4" w14:textId="77777777" w:rsidR="00FE7083" w:rsidRDefault="00FE7083">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macl53@gmail.com">
    <w15:presenceInfo w15:providerId="Windows Live" w15:userId="b14ad1a46224187f"/>
  </w15:person>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0E11"/>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F1898"/>
    <w:rsid w:val="003F26BD"/>
    <w:rsid w:val="003F2D0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46F26"/>
    <w:rsid w:val="00453EF9"/>
    <w:rsid w:val="00460DD0"/>
    <w:rsid w:val="004631BC"/>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49B"/>
    <w:rsid w:val="005E692F"/>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0950"/>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D0B12"/>
    <w:rsid w:val="00AD163D"/>
    <w:rsid w:val="00AD4472"/>
    <w:rsid w:val="00AD51EC"/>
    <w:rsid w:val="00AD523A"/>
    <w:rsid w:val="00AE0EB6"/>
    <w:rsid w:val="00AE477D"/>
    <w:rsid w:val="00AE5127"/>
    <w:rsid w:val="00AE5DBA"/>
    <w:rsid w:val="00AF08D8"/>
    <w:rsid w:val="00AF21EB"/>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0A7"/>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svg"/><Relationship Id="rId21" Type="http://schemas.openxmlformats.org/officeDocument/2006/relationships/image" Target="media/image11.jpeg"/><Relationship Id="rId34"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sv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sv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9.jpg"/><Relationship Id="rId31" Type="http://schemas.openxmlformats.org/officeDocument/2006/relationships/image" Target="media/image21.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922</TotalTime>
  <Pages>11</Pages>
  <Words>22903</Words>
  <Characters>130548</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145</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28</cp:revision>
  <cp:lastPrinted>2024-01-27T21:06:00Z</cp:lastPrinted>
  <dcterms:created xsi:type="dcterms:W3CDTF">2023-08-04T19:55:00Z</dcterms:created>
  <dcterms:modified xsi:type="dcterms:W3CDTF">2024-07-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